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809379" w14:textId="2E34A025" w:rsidR="00131B19" w:rsidRPr="00F87B31" w:rsidRDefault="00A64F69" w:rsidP="00131B19">
      <w:pPr>
        <w:pStyle w:val="Heading1"/>
      </w:pPr>
      <w:r w:rsidRPr="00F87B31">
        <w:t>A</w:t>
      </w:r>
      <w:r w:rsidR="00131B19" w:rsidRPr="00F87B31">
        <w:t xml:space="preserve"> novel concurrent pictorial choice model</w:t>
      </w:r>
      <w:r w:rsidR="00087712" w:rsidRPr="00F87B31">
        <w:t xml:space="preserve"> of</w:t>
      </w:r>
      <w:r w:rsidR="00131B19" w:rsidRPr="00F87B31">
        <w:t xml:space="preserve"> mood-induced relapse in hazardous drinkers </w:t>
      </w:r>
    </w:p>
    <w:p w14:paraId="04A68AE3" w14:textId="77777777" w:rsidR="00131B19" w:rsidRPr="00F87B31" w:rsidRDefault="00131B19" w:rsidP="00D97190">
      <w:pPr>
        <w:pStyle w:val="Heading1"/>
      </w:pPr>
    </w:p>
    <w:p w14:paraId="042AD899" w14:textId="4D55F12C" w:rsidR="00C25413" w:rsidRPr="00F87B31" w:rsidRDefault="00C25413" w:rsidP="00E260AC">
      <w:pPr>
        <w:pStyle w:val="Heading2"/>
      </w:pPr>
      <w:r w:rsidRPr="00F87B31">
        <w:t>Lorna Hardy</w:t>
      </w:r>
      <w:r w:rsidR="00B40F8E" w:rsidRPr="00F87B31">
        <w:t xml:space="preserve"> </w:t>
      </w:r>
      <w:r w:rsidR="00EC0BEB" w:rsidRPr="00F87B31">
        <w:t>M</w:t>
      </w:r>
      <w:r w:rsidR="00B40F8E" w:rsidRPr="00F87B31">
        <w:t>Sc</w:t>
      </w:r>
      <w:r w:rsidR="00B509DA" w:rsidRPr="00F87B31">
        <w:t xml:space="preserve"> &amp; Lee Hogarth</w:t>
      </w:r>
      <w:r w:rsidR="00B40F8E" w:rsidRPr="00F87B31">
        <w:t xml:space="preserve"> PhD</w:t>
      </w:r>
    </w:p>
    <w:p w14:paraId="7AC4068C" w14:textId="77777777" w:rsidR="00C25413" w:rsidRPr="00F87B31" w:rsidRDefault="00C25413" w:rsidP="00E260AC"/>
    <w:p w14:paraId="4D3C2610" w14:textId="77777777" w:rsidR="00C25413" w:rsidRPr="00F87B31" w:rsidRDefault="00C25413" w:rsidP="00E260AC">
      <w:proofErr w:type="gramStart"/>
      <w:r w:rsidRPr="00F87B31">
        <w:t>School of Psychology, University of Exeter, Washington Singer Building, Perry Road, Exeter EX4 4QG, UK.</w:t>
      </w:r>
      <w:proofErr w:type="gramEnd"/>
    </w:p>
    <w:p w14:paraId="178D21BC" w14:textId="77777777" w:rsidR="00C25413" w:rsidRPr="00F87B31" w:rsidRDefault="00C25413" w:rsidP="00E260AC">
      <w:r w:rsidRPr="00F87B31">
        <w:rPr>
          <w:rStyle w:val="Heading3Char"/>
          <w:rFonts w:eastAsiaTheme="minorHAnsi"/>
        </w:rPr>
        <w:t>Author for correspondence</w:t>
      </w:r>
      <w:r w:rsidRPr="00F87B31">
        <w:t xml:space="preserve">: Lee Hogarth, School of Psychology, University of Exeter, Washington Singer Building, Perry Road, Exeter EX4 4QG, UK. </w:t>
      </w:r>
      <w:r w:rsidRPr="00F87B31">
        <w:rPr>
          <w:i/>
        </w:rPr>
        <w:t>Email address</w:t>
      </w:r>
      <w:r w:rsidRPr="00F87B31">
        <w:t xml:space="preserve">: </w:t>
      </w:r>
      <w:hyperlink r:id="rId9" w:history="1">
        <w:r w:rsidR="00B40F8E" w:rsidRPr="00F87B31">
          <w:rPr>
            <w:rStyle w:val="Hyperlink"/>
            <w:color w:val="auto"/>
          </w:rPr>
          <w:t>L.Hogarth@exeter.ac.uk</w:t>
        </w:r>
      </w:hyperlink>
      <w:r w:rsidRPr="00F87B31">
        <w:t>.</w:t>
      </w:r>
      <w:r w:rsidR="00B40F8E" w:rsidRPr="00F87B31">
        <w:t xml:space="preserve"> Phone: 01392724613. </w:t>
      </w:r>
    </w:p>
    <w:p w14:paraId="1C53EEAF" w14:textId="6DB5DE2C" w:rsidR="004C66A6" w:rsidRPr="00F87B31" w:rsidRDefault="004C66A6" w:rsidP="00E260AC">
      <w:r w:rsidRPr="00F87B31">
        <w:t xml:space="preserve">Word count (excluding abstract and bibliography) = </w:t>
      </w:r>
      <w:r w:rsidR="00A87013" w:rsidRPr="00F87B31">
        <w:t>3816</w:t>
      </w:r>
    </w:p>
    <w:p w14:paraId="6ABBE246" w14:textId="77777777" w:rsidR="00410F19" w:rsidRPr="00F87B31" w:rsidRDefault="004C66A6" w:rsidP="00E260AC">
      <w:proofErr w:type="gramStart"/>
      <w:r w:rsidRPr="00F87B31">
        <w:t xml:space="preserve">1 </w:t>
      </w:r>
      <w:r w:rsidR="00EC0BEB" w:rsidRPr="00F87B31">
        <w:t>f</w:t>
      </w:r>
      <w:r w:rsidRPr="00F87B31">
        <w:t>igure and 1 table.</w:t>
      </w:r>
      <w:proofErr w:type="gramEnd"/>
      <w:r w:rsidRPr="00F87B31">
        <w:t xml:space="preserve"> </w:t>
      </w:r>
    </w:p>
    <w:p w14:paraId="5AF86AB1" w14:textId="57A21F4D" w:rsidR="00F00B43" w:rsidRPr="00F87B31" w:rsidRDefault="00410F19" w:rsidP="00E260AC">
      <w:r w:rsidRPr="00F87B31">
        <w:t xml:space="preserve">Running header: </w:t>
      </w:r>
      <w:r w:rsidR="00BA60EB" w:rsidRPr="00F87B31">
        <w:t>Mood-induced alcohol-seeking in hazardous drinkers</w:t>
      </w:r>
      <w:r w:rsidR="00F00B43" w:rsidRPr="00F87B31">
        <w:br w:type="page"/>
      </w:r>
    </w:p>
    <w:p w14:paraId="0721EE35" w14:textId="77777777" w:rsidR="00E91611" w:rsidRPr="00F87B31" w:rsidRDefault="00F00B43" w:rsidP="00E260AC">
      <w:pPr>
        <w:pStyle w:val="Heading2"/>
      </w:pPr>
      <w:r w:rsidRPr="00F87B31">
        <w:lastRenderedPageBreak/>
        <w:t>A</w:t>
      </w:r>
      <w:r w:rsidR="00E91611" w:rsidRPr="00F87B31">
        <w:t>bstract</w:t>
      </w:r>
    </w:p>
    <w:p w14:paraId="3BBC1BEE" w14:textId="1B76962C" w:rsidR="000C553D" w:rsidRPr="00F87B31" w:rsidRDefault="00C94ADF" w:rsidP="00DF3B06">
      <w:r w:rsidRPr="00F87B31">
        <w:t>This study test</w:t>
      </w:r>
      <w:r w:rsidR="007D0F53" w:rsidRPr="00F87B31">
        <w:t>ed</w:t>
      </w:r>
      <w:r w:rsidRPr="00F87B31">
        <w:t xml:space="preserve"> whether a novel concurrent pictorial choice procedure, inspired by animal self-administration models, </w:t>
      </w:r>
      <w:r w:rsidR="007D0F53" w:rsidRPr="00F87B31">
        <w:t>is</w:t>
      </w:r>
      <w:r w:rsidRPr="00F87B31">
        <w:t xml:space="preserve"> sensitive to the motivation</w:t>
      </w:r>
      <w:r w:rsidR="00E15D96" w:rsidRPr="00F87B31">
        <w:t>al</w:t>
      </w:r>
      <w:r w:rsidRPr="00F87B31">
        <w:t xml:space="preserve"> effect of negative mood induction on alcohol-seeking in hazardous drinkers. Forty </w:t>
      </w:r>
      <w:r w:rsidR="00277154" w:rsidRPr="00F87B31">
        <w:t>eight</w:t>
      </w:r>
      <w:r w:rsidRPr="00F87B31">
        <w:t xml:space="preserve"> hazardous drinkers </w:t>
      </w:r>
      <w:r w:rsidR="00C02451" w:rsidRPr="00F87B31">
        <w:t>(</w:t>
      </w:r>
      <w:r w:rsidR="00385412" w:rsidRPr="00F87B31">
        <w:t xml:space="preserve">scoring </w:t>
      </w:r>
      <w:r w:rsidR="00C02451" w:rsidRPr="00F87B31">
        <w:t xml:space="preserve">≥ 7 on the Alcohol Use Disorders Inventory) </w:t>
      </w:r>
      <w:r w:rsidR="00D97190" w:rsidRPr="00F87B31">
        <w:t xml:space="preserve">recruited from the community </w:t>
      </w:r>
      <w:r w:rsidRPr="00F87B31">
        <w:t xml:space="preserve">completed measures of alcohol dependence, depression and drinking coping motives. Baseline alcohol-seeking was measured by percent choice to enlarge alcohol </w:t>
      </w:r>
      <w:r w:rsidR="008073D0" w:rsidRPr="00F87B31">
        <w:t>versus</w:t>
      </w:r>
      <w:r w:rsidRPr="00F87B31">
        <w:t xml:space="preserve"> food related thumbnail images </w:t>
      </w:r>
      <w:r w:rsidR="00AD0A90" w:rsidRPr="00F87B31">
        <w:t>in</w:t>
      </w:r>
      <w:r w:rsidRPr="00F87B31">
        <w:t xml:space="preserve"> </w:t>
      </w:r>
      <w:r w:rsidR="008073D0" w:rsidRPr="00F87B31">
        <w:t>two</w:t>
      </w:r>
      <w:r w:rsidR="00D809AC" w:rsidRPr="00F87B31">
        <w:t>-</w:t>
      </w:r>
      <w:r w:rsidR="008073D0" w:rsidRPr="00F87B31">
        <w:t xml:space="preserve">alternative </w:t>
      </w:r>
      <w:r w:rsidR="00AD0A90" w:rsidRPr="00F87B31">
        <w:t>forced</w:t>
      </w:r>
      <w:r w:rsidR="00E15D96" w:rsidRPr="00F87B31">
        <w:t>-</w:t>
      </w:r>
      <w:r w:rsidRPr="00F87B31">
        <w:t xml:space="preserve">choice trials. </w:t>
      </w:r>
      <w:r w:rsidR="00AD0A90" w:rsidRPr="00F87B31">
        <w:t xml:space="preserve">Negative and positive mood </w:t>
      </w:r>
      <w:r w:rsidR="00DF3B06" w:rsidRPr="00F87B31">
        <w:t>was</w:t>
      </w:r>
      <w:r w:rsidR="00AD0A90" w:rsidRPr="00F87B31">
        <w:t xml:space="preserve"> </w:t>
      </w:r>
      <w:r w:rsidR="008073D0" w:rsidRPr="00F87B31">
        <w:t xml:space="preserve">then </w:t>
      </w:r>
      <w:r w:rsidR="00AD0A90" w:rsidRPr="00F87B31">
        <w:t>induced</w:t>
      </w:r>
      <w:r w:rsidR="00DF3B06" w:rsidRPr="00F87B31">
        <w:t xml:space="preserve"> in succession</w:t>
      </w:r>
      <w:r w:rsidR="008073D0" w:rsidRPr="00F87B31">
        <w:t xml:space="preserve"> </w:t>
      </w:r>
      <w:r w:rsidR="00E15D96" w:rsidRPr="00F87B31">
        <w:t>by means of</w:t>
      </w:r>
      <w:r w:rsidR="008073D0" w:rsidRPr="00F87B31">
        <w:t xml:space="preserve"> </w:t>
      </w:r>
      <w:r w:rsidR="001F29F3" w:rsidRPr="00F87B31">
        <w:t xml:space="preserve">self-referential </w:t>
      </w:r>
      <w:r w:rsidR="00AD0A90" w:rsidRPr="00F87B31">
        <w:t xml:space="preserve">affective statements and music, and </w:t>
      </w:r>
      <w:r w:rsidR="008073D0" w:rsidRPr="00F87B31">
        <w:t xml:space="preserve">percent </w:t>
      </w:r>
      <w:r w:rsidR="00AD0A90" w:rsidRPr="00F87B31">
        <w:t xml:space="preserve">alcohol choice </w:t>
      </w:r>
      <w:r w:rsidR="00A64F69" w:rsidRPr="00F87B31">
        <w:t xml:space="preserve">was </w:t>
      </w:r>
      <w:r w:rsidR="00AD0A90" w:rsidRPr="00F87B31">
        <w:t xml:space="preserve">measured </w:t>
      </w:r>
      <w:r w:rsidR="008073D0" w:rsidRPr="00F87B31">
        <w:t xml:space="preserve">after </w:t>
      </w:r>
      <w:r w:rsidR="00AD0A90" w:rsidRPr="00F87B31">
        <w:t>each induction</w:t>
      </w:r>
      <w:r w:rsidR="008073D0" w:rsidRPr="00F87B31">
        <w:t xml:space="preserve"> in the same way as baseline</w:t>
      </w:r>
      <w:r w:rsidR="00AD0A90" w:rsidRPr="00F87B31">
        <w:t xml:space="preserve">. </w:t>
      </w:r>
      <w:r w:rsidR="002C586F" w:rsidRPr="00F87B31">
        <w:t xml:space="preserve">Baseline </w:t>
      </w:r>
      <w:r w:rsidR="007D0F53" w:rsidRPr="00F87B31">
        <w:t>a</w:t>
      </w:r>
      <w:r w:rsidR="00AD0A90" w:rsidRPr="00F87B31">
        <w:t>lcohol choice correlated with alcohol dependence severity</w:t>
      </w:r>
      <w:r w:rsidR="00DF3B06" w:rsidRPr="00F87B31">
        <w:t xml:space="preserve"> (</w:t>
      </w:r>
      <w:r w:rsidR="00DF3B06" w:rsidRPr="00F87B31">
        <w:rPr>
          <w:i/>
        </w:rPr>
        <w:t>r</w:t>
      </w:r>
      <w:r w:rsidR="00DF3B06" w:rsidRPr="00F87B31">
        <w:t xml:space="preserve">=.42, </w:t>
      </w:r>
      <w:r w:rsidR="00DF3B06" w:rsidRPr="00F87B31">
        <w:rPr>
          <w:i/>
        </w:rPr>
        <w:t>p</w:t>
      </w:r>
      <w:r w:rsidR="00DF3B06" w:rsidRPr="00F87B31">
        <w:t>=.003)</w:t>
      </w:r>
      <w:r w:rsidR="002C586F" w:rsidRPr="00F87B31">
        <w:t xml:space="preserve">, drinking coping motives </w:t>
      </w:r>
      <w:r w:rsidR="00DF3B06" w:rsidRPr="00F87B31">
        <w:t xml:space="preserve">(in two questionnaires, </w:t>
      </w:r>
      <w:r w:rsidR="00DF3B06" w:rsidRPr="00F87B31">
        <w:rPr>
          <w:i/>
        </w:rPr>
        <w:t>r</w:t>
      </w:r>
      <w:r w:rsidR="00DF3B06" w:rsidRPr="00F87B31">
        <w:t xml:space="preserve">=.33, </w:t>
      </w:r>
      <w:r w:rsidR="00DF3B06" w:rsidRPr="00F87B31">
        <w:rPr>
          <w:i/>
        </w:rPr>
        <w:t>p</w:t>
      </w:r>
      <w:r w:rsidR="00DF3B06" w:rsidRPr="00F87B31">
        <w:t xml:space="preserve">=.02 and </w:t>
      </w:r>
      <w:r w:rsidR="00DF3B06" w:rsidRPr="00F87B31">
        <w:rPr>
          <w:i/>
        </w:rPr>
        <w:t>r</w:t>
      </w:r>
      <w:r w:rsidR="00DF3B06" w:rsidRPr="00F87B31">
        <w:t xml:space="preserve">=.46, </w:t>
      </w:r>
      <w:r w:rsidR="00DF3B06" w:rsidRPr="00F87B31">
        <w:rPr>
          <w:i/>
        </w:rPr>
        <w:t>p</w:t>
      </w:r>
      <w:r w:rsidR="00DF3B06" w:rsidRPr="00F87B31">
        <w:t xml:space="preserve">=.001) </w:t>
      </w:r>
      <w:r w:rsidR="002C586F" w:rsidRPr="00F87B31">
        <w:t>and depression symptoms</w:t>
      </w:r>
      <w:r w:rsidR="00DF3B06" w:rsidRPr="00F87B31">
        <w:t xml:space="preserve"> (</w:t>
      </w:r>
      <w:r w:rsidR="00DF3B06" w:rsidRPr="00F87B31">
        <w:rPr>
          <w:i/>
        </w:rPr>
        <w:t>r</w:t>
      </w:r>
      <w:r w:rsidR="00DF3B06" w:rsidRPr="00F87B31">
        <w:t xml:space="preserve">=.31, </w:t>
      </w:r>
      <w:r w:rsidR="00DF3B06" w:rsidRPr="00F87B31">
        <w:rPr>
          <w:i/>
        </w:rPr>
        <w:t>p</w:t>
      </w:r>
      <w:r w:rsidR="00DF3B06" w:rsidRPr="00F87B31">
        <w:t>=.03)</w:t>
      </w:r>
      <w:r w:rsidR="002C586F" w:rsidRPr="00F87B31">
        <w:t xml:space="preserve">. Alcohol choice was increased by </w:t>
      </w:r>
      <w:r w:rsidR="00AD0A90" w:rsidRPr="00F87B31">
        <w:t>negative m</w:t>
      </w:r>
      <w:r w:rsidR="002C586F" w:rsidRPr="00F87B31">
        <w:t>ood</w:t>
      </w:r>
      <w:r w:rsidR="00DF3B06" w:rsidRPr="00F87B31">
        <w:t xml:space="preserve"> over baseline (</w:t>
      </w:r>
      <w:r w:rsidR="00DF3B06" w:rsidRPr="00F87B31">
        <w:rPr>
          <w:i/>
        </w:rPr>
        <w:t>p</w:t>
      </w:r>
      <w:r w:rsidR="00DF3B06" w:rsidRPr="00F87B31">
        <w:t xml:space="preserve">&lt;.001, </w:t>
      </w:r>
      <w:r w:rsidR="001E371D" w:rsidRPr="00F87B31">
        <w:t>η</w:t>
      </w:r>
      <w:r w:rsidR="001E371D" w:rsidRPr="00F87B31">
        <w:rPr>
          <w:vertAlign w:val="subscript"/>
        </w:rPr>
        <w:t>p</w:t>
      </w:r>
      <w:r w:rsidR="001E371D" w:rsidRPr="00F87B31">
        <w:rPr>
          <w:vertAlign w:val="superscript"/>
        </w:rPr>
        <w:t>2</w:t>
      </w:r>
      <w:r w:rsidR="00DF3B06" w:rsidRPr="00F87B31">
        <w:t xml:space="preserve"> = .280)</w:t>
      </w:r>
      <w:r w:rsidR="002C586F" w:rsidRPr="00F87B31">
        <w:t xml:space="preserve">, and </w:t>
      </w:r>
      <w:r w:rsidR="00DF3B06" w:rsidRPr="00F87B31">
        <w:t>matched</w:t>
      </w:r>
      <w:r w:rsidR="002C586F" w:rsidRPr="00F87B31">
        <w:t xml:space="preserve"> baseline following</w:t>
      </w:r>
      <w:r w:rsidR="00AD0A90" w:rsidRPr="00F87B31">
        <w:t xml:space="preserve"> positive mood</w:t>
      </w:r>
      <w:r w:rsidR="00DF3B06" w:rsidRPr="00F87B31">
        <w:t xml:space="preserve"> (</w:t>
      </w:r>
      <w:r w:rsidR="00DF3B06" w:rsidRPr="00F87B31">
        <w:rPr>
          <w:i/>
        </w:rPr>
        <w:t>p</w:t>
      </w:r>
      <w:r w:rsidR="00DF3B06" w:rsidRPr="00F87B31">
        <w:t xml:space="preserve">=.54, </w:t>
      </w:r>
      <w:r w:rsidR="001E371D" w:rsidRPr="00F87B31">
        <w:t>η</w:t>
      </w:r>
      <w:r w:rsidR="001E371D" w:rsidRPr="00F87B31">
        <w:rPr>
          <w:vertAlign w:val="subscript"/>
        </w:rPr>
        <w:t>p</w:t>
      </w:r>
      <w:r w:rsidR="001E371D" w:rsidRPr="00F87B31">
        <w:rPr>
          <w:vertAlign w:val="superscript"/>
        </w:rPr>
        <w:t>2</w:t>
      </w:r>
      <w:r w:rsidR="00DF3B06" w:rsidRPr="00F87B31">
        <w:t>=.008)</w:t>
      </w:r>
      <w:r w:rsidR="00AD0A90" w:rsidRPr="00F87B31">
        <w:t xml:space="preserve">. </w:t>
      </w:r>
      <w:r w:rsidR="002C586F" w:rsidRPr="00F87B31">
        <w:t xml:space="preserve">The negative mood-induced increase in alcohol choice was not related to </w:t>
      </w:r>
      <w:r w:rsidR="00AD0A90" w:rsidRPr="00F87B31">
        <w:t>gender, alcohol dependence, drinking to cope</w:t>
      </w:r>
      <w:r w:rsidR="002C586F" w:rsidRPr="00F87B31">
        <w:t xml:space="preserve"> or depression</w:t>
      </w:r>
      <w:r w:rsidR="001F29F3" w:rsidRPr="00F87B31">
        <w:t xml:space="preserve"> symptoms</w:t>
      </w:r>
      <w:r w:rsidR="00DF3B06" w:rsidRPr="00F87B31">
        <w:t xml:space="preserve"> (</w:t>
      </w:r>
      <w:r w:rsidR="00DF3B06" w:rsidRPr="00F87B31">
        <w:rPr>
          <w:i/>
        </w:rPr>
        <w:t>p</w:t>
      </w:r>
      <w:r w:rsidR="00DF3B06" w:rsidRPr="00F87B31">
        <w:t>s≥.37)</w:t>
      </w:r>
      <w:r w:rsidR="005D1137" w:rsidRPr="00F87B31">
        <w:t>.</w:t>
      </w:r>
      <w:r w:rsidR="00A64F69" w:rsidRPr="00F87B31">
        <w:t xml:space="preserve"> </w:t>
      </w:r>
      <w:r w:rsidR="005D1137" w:rsidRPr="00F87B31">
        <w:t xml:space="preserve">The concurrent </w:t>
      </w:r>
      <w:r w:rsidRPr="00F87B31">
        <w:t>pictorial choice</w:t>
      </w:r>
      <w:r w:rsidR="000C553D" w:rsidRPr="00F87B31">
        <w:t xml:space="preserve"> </w:t>
      </w:r>
      <w:r w:rsidR="00EA0422" w:rsidRPr="00F87B31">
        <w:t>measure</w:t>
      </w:r>
      <w:r w:rsidR="000C553D" w:rsidRPr="00F87B31">
        <w:t xml:space="preserve"> is</w:t>
      </w:r>
      <w:r w:rsidR="00EA0422" w:rsidRPr="00F87B31">
        <w:t xml:space="preserve"> a</w:t>
      </w:r>
      <w:r w:rsidR="000C553D" w:rsidRPr="00F87B31">
        <w:t xml:space="preserve"> sensitive</w:t>
      </w:r>
      <w:r w:rsidR="00EA0422" w:rsidRPr="00F87B31">
        <w:t xml:space="preserve"> index of the relative value of alcohol, </w:t>
      </w:r>
      <w:r w:rsidR="000C553D" w:rsidRPr="00F87B31">
        <w:t>and</w:t>
      </w:r>
      <w:r w:rsidR="00EA0422" w:rsidRPr="00F87B31">
        <w:t xml:space="preserve"> provides an </w:t>
      </w:r>
      <w:r w:rsidR="000C553D" w:rsidRPr="00F87B31">
        <w:t xml:space="preserve">accessible </w:t>
      </w:r>
      <w:r w:rsidR="007D0F53" w:rsidRPr="00F87B31">
        <w:t xml:space="preserve">experimental </w:t>
      </w:r>
      <w:r w:rsidR="000C553D" w:rsidRPr="00F87B31">
        <w:t xml:space="preserve">model </w:t>
      </w:r>
      <w:r w:rsidR="00EA0422" w:rsidRPr="00F87B31">
        <w:t xml:space="preserve">to study </w:t>
      </w:r>
      <w:r w:rsidR="000C553D" w:rsidRPr="00F87B31">
        <w:t xml:space="preserve">negative mood-induced relapse </w:t>
      </w:r>
      <w:r w:rsidR="00EA0422" w:rsidRPr="00F87B31">
        <w:t xml:space="preserve">mechanisms </w:t>
      </w:r>
      <w:r w:rsidR="000C553D" w:rsidRPr="00F87B31">
        <w:t xml:space="preserve">in hazardous drinkers. </w:t>
      </w:r>
    </w:p>
    <w:p w14:paraId="3A884789" w14:textId="3F4BA1BF" w:rsidR="000C553D" w:rsidRPr="00F87B31" w:rsidRDefault="000C553D" w:rsidP="00E260AC">
      <w:r w:rsidRPr="00F87B31">
        <w:rPr>
          <w:b/>
        </w:rPr>
        <w:t>Keywords</w:t>
      </w:r>
      <w:r w:rsidRPr="00F87B31">
        <w:t xml:space="preserve">: </w:t>
      </w:r>
      <w:r w:rsidR="00CC6B05" w:rsidRPr="00F87B31">
        <w:t>Alcohol;</w:t>
      </w:r>
      <w:r w:rsidR="00A64F69" w:rsidRPr="00F87B31">
        <w:t xml:space="preserve"> Mood-induced relapse</w:t>
      </w:r>
      <w:r w:rsidR="00CC6B05" w:rsidRPr="00F87B31">
        <w:t>; Hazardous drinkers; Depression; Coping motives.</w:t>
      </w:r>
    </w:p>
    <w:p w14:paraId="5B746252" w14:textId="77777777" w:rsidR="00C45C3D" w:rsidRPr="00F87B31" w:rsidRDefault="00C45C3D" w:rsidP="00E260AC">
      <w:pPr>
        <w:rPr>
          <w:b/>
        </w:rPr>
      </w:pPr>
    </w:p>
    <w:p w14:paraId="46C597A0" w14:textId="77777777" w:rsidR="00F87B31" w:rsidRDefault="008E3001" w:rsidP="00E260AC">
      <w:r w:rsidRPr="00F87B31">
        <w:rPr>
          <w:b/>
        </w:rPr>
        <w:lastRenderedPageBreak/>
        <w:t>Public Significance Statement</w:t>
      </w:r>
      <w:r w:rsidRPr="00F87B31">
        <w:t xml:space="preserve">: </w:t>
      </w:r>
      <w:r w:rsidR="00A64F69" w:rsidRPr="00F87B31">
        <w:t xml:space="preserve">Negative </w:t>
      </w:r>
      <w:r w:rsidR="004478D6" w:rsidRPr="00F87B31">
        <w:t>mood is a</w:t>
      </w:r>
      <w:r w:rsidRPr="00F87B31">
        <w:t xml:space="preserve"> </w:t>
      </w:r>
      <w:r w:rsidR="007F5D18" w:rsidRPr="00F87B31">
        <w:t>key</w:t>
      </w:r>
      <w:r w:rsidR="00A64F69" w:rsidRPr="00F87B31">
        <w:t xml:space="preserve"> trigger for relapse</w:t>
      </w:r>
      <w:r w:rsidR="00CC0B9E" w:rsidRPr="00F87B31">
        <w:t xml:space="preserve"> to alcohol</w:t>
      </w:r>
      <w:r w:rsidR="00A64F69" w:rsidRPr="00F87B31">
        <w:t>.</w:t>
      </w:r>
      <w:r w:rsidR="00CC0B9E" w:rsidRPr="00F87B31">
        <w:t xml:space="preserve"> This study validated a new and </w:t>
      </w:r>
      <w:r w:rsidR="00C45C3D" w:rsidRPr="00F87B31">
        <w:t xml:space="preserve">highly </w:t>
      </w:r>
      <w:r w:rsidR="00CC0B9E" w:rsidRPr="00F87B31">
        <w:t xml:space="preserve">accessible </w:t>
      </w:r>
      <w:r w:rsidR="007F5D18" w:rsidRPr="00F87B31">
        <w:t xml:space="preserve">laboratory </w:t>
      </w:r>
      <w:r w:rsidR="00CC0B9E" w:rsidRPr="00F87B31">
        <w:t xml:space="preserve">method for </w:t>
      </w:r>
      <w:r w:rsidR="00A64F69" w:rsidRPr="00F87B31">
        <w:t>studying negative mood-induce</w:t>
      </w:r>
      <w:r w:rsidR="00CC0B9E" w:rsidRPr="00F87B31">
        <w:t xml:space="preserve">d relapse in hazardous drinkers, which can be used to test </w:t>
      </w:r>
      <w:r w:rsidR="004478D6" w:rsidRPr="00F87B31">
        <w:t>novel</w:t>
      </w:r>
      <w:r w:rsidR="007F5D18" w:rsidRPr="00F87B31">
        <w:t xml:space="preserve"> behavioural and pharmacological </w:t>
      </w:r>
      <w:r w:rsidR="00CC0B9E" w:rsidRPr="00F87B31">
        <w:t>treatments.</w:t>
      </w:r>
    </w:p>
    <w:p w14:paraId="08976D04" w14:textId="77777777" w:rsidR="00F87B31" w:rsidRDefault="00F87B31" w:rsidP="00E260AC"/>
    <w:p w14:paraId="343DD512" w14:textId="77777777" w:rsidR="00F87B31" w:rsidRDefault="00F87B31" w:rsidP="00F87B31">
      <w:pPr>
        <w:jc w:val="center"/>
      </w:pPr>
      <w:r>
        <w:t>Author Note</w:t>
      </w:r>
    </w:p>
    <w:p w14:paraId="4323EA3B" w14:textId="77777777" w:rsidR="00F87B31" w:rsidRDefault="00F87B31" w:rsidP="00F87B31">
      <w:r>
        <w:t>The data and narrative interpretation contained within the manuscript have not appeared before, either at a conference or meeting,</w:t>
      </w:r>
      <w:r w:rsidRPr="00E5025F">
        <w:t xml:space="preserve"> posted on a listserv, </w:t>
      </w:r>
      <w:r>
        <w:t xml:space="preserve">or </w:t>
      </w:r>
      <w:r w:rsidRPr="00E5025F">
        <w:t>shared on a website including academic social networks</w:t>
      </w:r>
      <w:r>
        <w:t>.</w:t>
      </w:r>
    </w:p>
    <w:p w14:paraId="6F5F76D9" w14:textId="2556A8D3" w:rsidR="00F00B43" w:rsidRPr="00F87B31" w:rsidRDefault="00F00B43" w:rsidP="00E260AC">
      <w:r w:rsidRPr="00F87B31">
        <w:br w:type="page"/>
      </w:r>
    </w:p>
    <w:p w14:paraId="3C5F4C8E" w14:textId="77777777" w:rsidR="00DD3FD0" w:rsidRPr="00F87B31" w:rsidRDefault="00F00B43" w:rsidP="00E260AC">
      <w:pPr>
        <w:pStyle w:val="Heading2"/>
      </w:pPr>
      <w:r w:rsidRPr="00F87B31">
        <w:lastRenderedPageBreak/>
        <w:t>Introduction</w:t>
      </w:r>
    </w:p>
    <w:p w14:paraId="45AD2DFF" w14:textId="736D1DCE" w:rsidR="00467F98" w:rsidRPr="00F87B31" w:rsidRDefault="00914627" w:rsidP="00E260AC">
      <w:r w:rsidRPr="00F87B31">
        <w:t xml:space="preserve">Negative reinforcement models </w:t>
      </w:r>
      <w:r w:rsidR="006E45A0" w:rsidRPr="00F87B31">
        <w:t>of addiction</w:t>
      </w:r>
      <w:r w:rsidR="00E4766D" w:rsidRPr="00F87B31">
        <w:t xml:space="preserve"> </w:t>
      </w:r>
      <w:r w:rsidR="006831F0" w:rsidRPr="00F87B31">
        <w:t>propose</w:t>
      </w:r>
      <w:r w:rsidR="00F82228" w:rsidRPr="00F87B31">
        <w:t xml:space="preserve"> that </w:t>
      </w:r>
      <w:r w:rsidR="00847987" w:rsidRPr="00F87B31">
        <w:t xml:space="preserve">negative states, </w:t>
      </w:r>
      <w:r w:rsidR="00957CDD" w:rsidRPr="00F87B31">
        <w:t xml:space="preserve">such as withdrawal and negative affect, </w:t>
      </w:r>
      <w:r w:rsidR="00847987" w:rsidRPr="00F87B31">
        <w:t>strongly motivate drug-seeking behaviour to remove or ameliorate these states</w:t>
      </w:r>
      <w:r w:rsidR="00E4766D" w:rsidRPr="00F87B31">
        <w:t xml:space="preserve"> </w:t>
      </w:r>
      <w:r w:rsidR="0091149A" w:rsidRPr="00F87B31">
        <w:fldChar w:fldCharType="begin"/>
      </w:r>
      <w:r w:rsidR="004C66A6" w:rsidRPr="00F87B31">
        <w:instrText xml:space="preserve"> ADDIN EN.CITE &lt;EndNote&gt;&lt;Cite&gt;&lt;Author&gt;Koob&lt;/Author&gt;&lt;Year&gt;2013&lt;/Year&gt;&lt;RecNum&gt;7&lt;/RecNum&gt;&lt;DisplayText&gt;(Koob, 2013)&lt;/DisplayText&gt;&lt;record&gt;&lt;rec-number&gt;7&lt;/rec-number&gt;&lt;foreign-keys&gt;&lt;key app="EN" db-id="t0x000550vvv50edx2lpsddv90s9wzv0swae" timestamp="1494254031"&gt;7&lt;/key&gt;&lt;/foreign-keys&gt;&lt;ref-type name="Journal Article"&gt;17&lt;/ref-type&gt;&lt;contributors&gt;&lt;authors&gt;&lt;author&gt;Koob, G. F.&lt;/author&gt;&lt;/authors&gt;&lt;/contributors&gt;&lt;auth-address&gt;Committee on the Neurobiology of Addictive Disorders, The Scripps Research Institute, La Jolla, CA, USA. gkoob@scripps.edu&lt;/auth-address&gt;&lt;titles&gt;&lt;title&gt;Negative reinforcement in drug addiction: the darkness within&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559-63&lt;/pages&gt;&lt;volume&gt;23&lt;/volume&gt;&lt;number&gt;4&lt;/number&gt;&lt;edition&gt;2013/05/01&lt;/edition&gt;&lt;keywords&gt;&lt;keyword&gt;Animals&lt;/keyword&gt;&lt;keyword&gt;Brain/drug effects/pathology&lt;/keyword&gt;&lt;keyword&gt;Humans&lt;/keyword&gt;&lt;keyword&gt;Neural Pathways/drug effects/pathology/physiopathology&lt;/keyword&gt;&lt;keyword&gt;*Reinforcement (Psychology)&lt;/keyword&gt;&lt;keyword&gt;*Substance-Related Disorders/pathology/physiopathology/psychology&lt;/keyword&gt;&lt;/keywords&gt;&lt;dates&gt;&lt;year&gt;2013&lt;/year&gt;&lt;pub-dates&gt;&lt;date&gt;Aug&lt;/date&gt;&lt;/pub-dates&gt;&lt;/dates&gt;&lt;isbn&gt;0959-4388&lt;/isbn&gt;&lt;accession-num&gt;23628232&lt;/accession-num&gt;&lt;urls&gt;&lt;/urls&gt;&lt;electronic-resource-num&gt;10.1016/j.conb.2013.03.011&lt;/electronic-resource-num&gt;&lt;remote-database-provider&gt;NLM&lt;/remote-database-provider&gt;&lt;language&gt;eng&lt;/language&gt;&lt;/record&gt;&lt;/Cite&gt;&lt;/EndNote&gt;</w:instrText>
      </w:r>
      <w:r w:rsidR="0091149A" w:rsidRPr="00F87B31">
        <w:fldChar w:fldCharType="separate"/>
      </w:r>
      <w:r w:rsidR="004C66A6" w:rsidRPr="00F87B31">
        <w:rPr>
          <w:noProof/>
        </w:rPr>
        <w:t>(Koob, 2013)</w:t>
      </w:r>
      <w:r w:rsidR="0091149A" w:rsidRPr="00F87B31">
        <w:fldChar w:fldCharType="end"/>
      </w:r>
      <w:r w:rsidR="00847987" w:rsidRPr="00F87B31">
        <w:t xml:space="preserve">. </w:t>
      </w:r>
      <w:r w:rsidR="00EC244F" w:rsidRPr="00F87B31">
        <w:t>The significance of negative affect as a motivator of alcohol use</w:t>
      </w:r>
      <w:r w:rsidR="001D254D" w:rsidRPr="00F87B31">
        <w:t xml:space="preserve"> is borne out </w:t>
      </w:r>
      <w:r w:rsidR="004624E8" w:rsidRPr="00F87B31">
        <w:t xml:space="preserve">by the finding that </w:t>
      </w:r>
      <w:r w:rsidR="00A4586D" w:rsidRPr="00F87B31">
        <w:t xml:space="preserve">alcohol dependent individuals retrospectively attribute negative mood as their reason for relapsing more frequently than any other </w:t>
      </w:r>
      <w:r w:rsidR="00443A90" w:rsidRPr="00F87B31">
        <w:fldChar w:fldCharType="begin">
          <w:fldData xml:space="preserve">PEVuZE5vdGU+PENpdGU+PEF1dGhvcj5Ib2RnaW5zPC9BdXRob3I+PFllYXI+MTk5NTwvWWVhcj48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</w:fldData>
        </w:fldChar>
      </w:r>
      <w:r w:rsidR="004C66A6" w:rsidRPr="00F87B31">
        <w:instrText xml:space="preserve"> ADDIN EN.CITE </w:instrText>
      </w:r>
      <w:r w:rsidR="004C66A6" w:rsidRPr="00F87B31">
        <w:fldChar w:fldCharType="begin">
          <w:fldData xml:space="preserve">PEVuZE5vdGU+PENpdGU+PEF1dGhvcj5Ib2RnaW5zPC9BdXRob3I+PFllYXI+MTk5NTwvWWVhcj48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</w:fldData>
        </w:fldChar>
      </w:r>
      <w:r w:rsidR="004C66A6" w:rsidRPr="00F87B31">
        <w:instrText xml:space="preserve"> ADDIN EN.CITE.DATA </w:instrText>
      </w:r>
      <w:r w:rsidR="004C66A6" w:rsidRPr="00F87B31">
        <w:fldChar w:fldCharType="end"/>
      </w:r>
      <w:r w:rsidR="00443A90" w:rsidRPr="00F87B31">
        <w:fldChar w:fldCharType="separate"/>
      </w:r>
      <w:r w:rsidR="004C66A6" w:rsidRPr="00F87B31">
        <w:rPr>
          <w:noProof/>
        </w:rPr>
        <w:t>(Brown et al., 1990; Hodgins, el-Guebaly, &amp; Armstrong, 1995; Marlatt, 1996; Strowig, 2000)</w:t>
      </w:r>
      <w:r w:rsidR="00443A90" w:rsidRPr="00F87B31">
        <w:fldChar w:fldCharType="end"/>
      </w:r>
      <w:r w:rsidR="00443A90" w:rsidRPr="00F87B31">
        <w:t xml:space="preserve">. </w:t>
      </w:r>
      <w:r w:rsidR="00A4586D" w:rsidRPr="00F87B31">
        <w:t xml:space="preserve">Furthermore, </w:t>
      </w:r>
      <w:r w:rsidR="003A6637" w:rsidRPr="00F87B31">
        <w:t>experimental studies have shown that in</w:t>
      </w:r>
      <w:r w:rsidR="00F47AA4" w:rsidRPr="00F87B31">
        <w:t>duction of acute negative mood</w:t>
      </w:r>
      <w:r w:rsidR="003A6637" w:rsidRPr="00F87B31">
        <w:t xml:space="preserve"> reliably promotes alcohol-seeking behaviour, as indexed by increased subjective craving, preferential choice, willingness to spend, consumption and cognitive bias</w:t>
      </w:r>
      <w:r w:rsidR="00F47AA4" w:rsidRPr="00F87B31">
        <w:t xml:space="preserve"> </w:t>
      </w:r>
      <w:r w:rsidR="00F47AA4" w:rsidRPr="00F87B31">
        <w:fldChar w:fldCharType="begin">
          <w:fldData xml:space="preserve">PEVuZE5vdGU+PENpdGU+PEF1dGhvcj5CaXJjaDwvQXV0aG9yPjxZZWFyPjIwMDQ8L1llYXI+PFJl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=
</w:fldData>
        </w:fldChar>
      </w:r>
      <w:r w:rsidR="00AC36E5" w:rsidRPr="00F87B31">
        <w:instrText xml:space="preserve"> ADDIN EN.CITE </w:instrText>
      </w:r>
      <w:r w:rsidR="00AC36E5" w:rsidRPr="00F87B31">
        <w:fldChar w:fldCharType="begin">
          <w:fldData xml:space="preserve">PEVuZE5vdGU+PENpdGU+PEF1dGhvcj5CaXJjaDwvQXV0aG9yPjxZZWFyPjIwMDQ8L1llYXI+PFJl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=
</w:fldData>
        </w:fldChar>
      </w:r>
      <w:r w:rsidR="00AC36E5" w:rsidRPr="00F87B31">
        <w:instrText xml:space="preserve"> ADDIN EN.CITE.DATA </w:instrText>
      </w:r>
      <w:r w:rsidR="00AC36E5" w:rsidRPr="00F87B31">
        <w:fldChar w:fldCharType="end"/>
      </w:r>
      <w:r w:rsidR="00F47AA4" w:rsidRPr="00F87B31">
        <w:fldChar w:fldCharType="separate"/>
      </w:r>
      <w:r w:rsidR="00AC36E5" w:rsidRPr="00F87B31">
        <w:rPr>
          <w:noProof/>
        </w:rPr>
        <w:t>(Birch et al., 2004; Cooney, Litt, Morse, Bauer, &amp; Gaupp, 1997; Cyders et al., 2016; Kelly, Masterman, &amp; Young, 2011; Litt, Cooney, Kadden, &amp; Gaupp, 1990; Rousseau, Irons, &amp; Correia, 2011; Rubonis et al., 1994; Willner, Field, Pitts, &amp; Reeve, 1998; Zack, Poulos, Fragopoulos, &amp; MacLeod, 2003; Zack, Poulos, Fragopoulos, Woodford, &amp; MacLeod, 2006; Zack, Toneatto, &amp; MacLeod, 1999)</w:t>
      </w:r>
      <w:r w:rsidR="00F47AA4" w:rsidRPr="00F87B31">
        <w:fldChar w:fldCharType="end"/>
      </w:r>
      <w:r w:rsidR="00F47AA4" w:rsidRPr="00F87B31">
        <w:t xml:space="preserve">. </w:t>
      </w:r>
      <w:r w:rsidR="006B7BB0" w:rsidRPr="00F87B31">
        <w:t>Critically</w:t>
      </w:r>
      <w:r w:rsidR="001D254D" w:rsidRPr="00F87B31">
        <w:t>, s</w:t>
      </w:r>
      <w:r w:rsidR="003A6637" w:rsidRPr="00F87B31">
        <w:t xml:space="preserve">ensitivity to negative mood-induced </w:t>
      </w:r>
      <w:r w:rsidR="001D254D" w:rsidRPr="00F87B31">
        <w:t>al</w:t>
      </w:r>
      <w:r w:rsidR="003A6637" w:rsidRPr="00F87B31">
        <w:t xml:space="preserve">cohol craving </w:t>
      </w:r>
      <w:r w:rsidR="0091149A" w:rsidRPr="00F87B31">
        <w:t>predicts relapse</w:t>
      </w:r>
      <w:r w:rsidR="003A6637" w:rsidRPr="00F87B31">
        <w:t xml:space="preserve"> in dependent drinkers even after </w:t>
      </w:r>
      <w:r w:rsidR="00957CDD" w:rsidRPr="00F87B31">
        <w:t xml:space="preserve">controlling </w:t>
      </w:r>
      <w:r w:rsidR="003A6637" w:rsidRPr="00F87B31">
        <w:t xml:space="preserve">other </w:t>
      </w:r>
      <w:r w:rsidR="00883514" w:rsidRPr="00F87B31">
        <w:t xml:space="preserve">relevant </w:t>
      </w:r>
      <w:r w:rsidR="003A6637" w:rsidRPr="00F87B31">
        <w:t xml:space="preserve">predictor variables </w:t>
      </w:r>
      <w:r w:rsidR="003A6637" w:rsidRPr="00F87B31">
        <w:fldChar w:fldCharType="begin">
          <w:fldData xml:space="preserve">PEVuZE5vdGU+PENpdGU+PEF1dGhvcj5CcmFkeTwvQXV0aG9yPjxZZWFyPjIwMDY8L1llYXI+PFJl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</w:fldData>
        </w:fldChar>
      </w:r>
      <w:r w:rsidR="00F47AA4" w:rsidRPr="00F87B31">
        <w:instrText xml:space="preserve"> ADDIN EN.CITE </w:instrText>
      </w:r>
      <w:r w:rsidR="00F47AA4" w:rsidRPr="00F87B31">
        <w:fldChar w:fldCharType="begin">
          <w:fldData xml:space="preserve">PEVuZE5vdGU+PENpdGU+PEF1dGhvcj5CcmFkeTwvQXV0aG9yPjxZZWFyPjIwMDY8L1llYXI+PFJl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</w:fldData>
        </w:fldChar>
      </w:r>
      <w:r w:rsidR="00F47AA4" w:rsidRPr="00F87B31">
        <w:instrText xml:space="preserve"> ADDIN EN.CITE.DATA </w:instrText>
      </w:r>
      <w:r w:rsidR="00F47AA4" w:rsidRPr="00F87B31">
        <w:fldChar w:fldCharType="end"/>
      </w:r>
      <w:r w:rsidR="003A6637" w:rsidRPr="00F87B31">
        <w:fldChar w:fldCharType="separate"/>
      </w:r>
      <w:r w:rsidR="00F47AA4" w:rsidRPr="00F87B31">
        <w:rPr>
          <w:noProof/>
        </w:rPr>
        <w:t>(Brady et al., 2006; Cooney, et al., 1997; Higley et al., 2011; Sinha et al., 2011)</w:t>
      </w:r>
      <w:r w:rsidR="003A6637" w:rsidRPr="00F87B31">
        <w:fldChar w:fldCharType="end"/>
      </w:r>
      <w:r w:rsidR="003B320C" w:rsidRPr="00F87B31">
        <w:t xml:space="preserve">. </w:t>
      </w:r>
      <w:r w:rsidR="00467F98" w:rsidRPr="00F87B31">
        <w:t xml:space="preserve">Therefore, treatments </w:t>
      </w:r>
      <w:r w:rsidR="00095F61" w:rsidRPr="00F87B31">
        <w:t>that</w:t>
      </w:r>
      <w:r w:rsidR="00467F98" w:rsidRPr="00F87B31">
        <w:t xml:space="preserve"> reduce negative-mood induced </w:t>
      </w:r>
      <w:r w:rsidR="00095F61" w:rsidRPr="00F87B31">
        <w:t>alcohol-seeking</w:t>
      </w:r>
      <w:r w:rsidR="00467F98" w:rsidRPr="00F87B31">
        <w:t xml:space="preserve"> may promote abstinence after quitting</w:t>
      </w:r>
      <w:r w:rsidR="00095F61" w:rsidRPr="00F87B31">
        <w:t xml:space="preserve">. </w:t>
      </w:r>
    </w:p>
    <w:p w14:paraId="7F0CBC9C" w14:textId="79112B3D" w:rsidR="002076F0" w:rsidRPr="00F87B31" w:rsidRDefault="001D58B6" w:rsidP="00E260AC">
      <w:r w:rsidRPr="00F87B31">
        <w:t xml:space="preserve">Various negative mood induction procedures have been used to motivate alcohol-seeking behaviour including sad music </w:t>
      </w:r>
      <w:r w:rsidR="002A5888" w:rsidRPr="00F87B31">
        <w:fldChar w:fldCharType="begin">
          <w:fldData xml:space="preserve">PEVuZE5vdGU+PENpdGU+PEF1dGhvcj5CaXJjaDwvQXV0aG9yPjxZZWFyPjIwMDQ8L1llYXI+PFJl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</w:fldData>
        </w:fldChar>
      </w:r>
      <w:r w:rsidR="00F47AA4" w:rsidRPr="00F87B31">
        <w:instrText xml:space="preserve"> ADDIN EN.CITE </w:instrText>
      </w:r>
      <w:r w:rsidR="00F47AA4" w:rsidRPr="00F87B31">
        <w:fldChar w:fldCharType="begin">
          <w:fldData xml:space="preserve">PEVuZE5vdGU+PENpdGU+PEF1dGhvcj5CaXJjaDwvQXV0aG9yPjxZZWFyPjIwMDQ8L1llYXI+PFJl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</w:fldData>
        </w:fldChar>
      </w:r>
      <w:r w:rsidR="00F47AA4" w:rsidRPr="00F87B31">
        <w:instrText xml:space="preserve"> ADDIN EN.CITE.DATA </w:instrText>
      </w:r>
      <w:r w:rsidR="00F47AA4" w:rsidRPr="00F87B31">
        <w:fldChar w:fldCharType="end"/>
      </w:r>
      <w:r w:rsidR="002A5888" w:rsidRPr="00F87B31">
        <w:fldChar w:fldCharType="separate"/>
      </w:r>
      <w:r w:rsidR="00F47AA4" w:rsidRPr="00F87B31">
        <w:rPr>
          <w:noProof/>
        </w:rPr>
        <w:t>(Birch, et al., 2004; Kelly, et al., 2011; Willner, et al., 1998)</w:t>
      </w:r>
      <w:r w:rsidR="002A5888" w:rsidRPr="00F87B31">
        <w:fldChar w:fldCharType="end"/>
      </w:r>
      <w:r w:rsidRPr="00F87B31">
        <w:t xml:space="preserve">, </w:t>
      </w:r>
      <w:r w:rsidR="00C27315" w:rsidRPr="00F87B31">
        <w:t>the presentation of negative words or phrases</w:t>
      </w:r>
      <w:r w:rsidR="00957CDD" w:rsidRPr="00F87B31">
        <w:t xml:space="preserve"> </w:t>
      </w:r>
      <w:r w:rsidR="00C27315" w:rsidRPr="00F87B31">
        <w:fldChar w:fldCharType="begin">
          <w:fldData xml:space="preserve">PEVuZE5vdGU+PENpdGU+PEF1dGhvcj5aYWNrPC9BdXRob3I+PFllYXI+MTk5OTwvWWVhcj48UmVj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</w:fldData>
        </w:fldChar>
      </w:r>
      <w:r w:rsidR="004C66A6" w:rsidRPr="00F87B31">
        <w:instrText xml:space="preserve"> ADDIN EN.CITE </w:instrText>
      </w:r>
      <w:r w:rsidR="004C66A6" w:rsidRPr="00F87B31">
        <w:fldChar w:fldCharType="begin">
          <w:fldData xml:space="preserve">PEVuZE5vdGU+PENpdGU+PEF1dGhvcj5aYWNrPC9BdXRob3I+PFllYXI+MTk5OTwvWWVhcj48UmVj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</w:fldData>
        </w:fldChar>
      </w:r>
      <w:r w:rsidR="004C66A6" w:rsidRPr="00F87B31">
        <w:instrText xml:space="preserve"> ADDIN EN.CITE.DATA </w:instrText>
      </w:r>
      <w:r w:rsidR="004C66A6" w:rsidRPr="00F87B31">
        <w:fldChar w:fldCharType="end"/>
      </w:r>
      <w:r w:rsidR="00C27315" w:rsidRPr="00F87B31">
        <w:fldChar w:fldCharType="separate"/>
      </w:r>
      <w:r w:rsidR="004C66A6" w:rsidRPr="00F87B31">
        <w:rPr>
          <w:noProof/>
        </w:rPr>
        <w:t>(Zack, et al., 2003; Zack, et al., 2006; Zack, et al., 1999)</w:t>
      </w:r>
      <w:r w:rsidR="00C27315" w:rsidRPr="00F87B31">
        <w:fldChar w:fldCharType="end"/>
      </w:r>
      <w:r w:rsidR="00C27315" w:rsidRPr="00F87B31">
        <w:t xml:space="preserve">, </w:t>
      </w:r>
      <w:r w:rsidRPr="00F87B31">
        <w:t xml:space="preserve">guided imagery </w:t>
      </w:r>
      <w:r w:rsidR="00957CDD" w:rsidRPr="00F87B31">
        <w:t>where</w:t>
      </w:r>
      <w:r w:rsidRPr="00F87B31">
        <w:t xml:space="preserve"> </w:t>
      </w:r>
      <w:r w:rsidR="002076F0" w:rsidRPr="00F87B31">
        <w:t xml:space="preserve">participants </w:t>
      </w:r>
      <w:r w:rsidR="00957CDD" w:rsidRPr="00F87B31">
        <w:t>describe a key</w:t>
      </w:r>
      <w:r w:rsidR="002076F0" w:rsidRPr="00F87B31">
        <w:t xml:space="preserve"> </w:t>
      </w:r>
      <w:r w:rsidR="00957CDD" w:rsidRPr="00F87B31">
        <w:t>negative</w:t>
      </w:r>
      <w:r w:rsidR="00800A73" w:rsidRPr="00F87B31">
        <w:t>-</w:t>
      </w:r>
      <w:r w:rsidR="00957CDD" w:rsidRPr="00F87B31">
        <w:t>affect</w:t>
      </w:r>
      <w:r w:rsidR="00800A73" w:rsidRPr="00F87B31">
        <w:t xml:space="preserve"> related</w:t>
      </w:r>
      <w:r w:rsidR="00957CDD" w:rsidRPr="00F87B31">
        <w:t xml:space="preserve"> </w:t>
      </w:r>
      <w:r w:rsidR="002076F0" w:rsidRPr="00F87B31">
        <w:t xml:space="preserve">drinking </w:t>
      </w:r>
      <w:r w:rsidR="00957CDD" w:rsidRPr="00F87B31">
        <w:t>trigger</w:t>
      </w:r>
      <w:r w:rsidR="00095F61" w:rsidRPr="00F87B31">
        <w:t xml:space="preserve">s </w:t>
      </w:r>
      <w:r w:rsidR="002076F0" w:rsidRPr="00F87B31">
        <w:fldChar w:fldCharType="begin">
          <w:fldData xml:space="preserve">PEVuZE5vdGU+PENpdGU+PEF1dGhvcj5SdWJvbmlzPC9BdXRob3I+PFllYXI+MTk5NDwvWWVhcj48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</w:fldData>
        </w:fldChar>
      </w:r>
      <w:r w:rsidR="004C66A6" w:rsidRPr="00F87B31">
        <w:instrText xml:space="preserve"> ADDIN EN.CITE </w:instrText>
      </w:r>
      <w:r w:rsidR="004C66A6" w:rsidRPr="00F87B31">
        <w:fldChar w:fldCharType="begin">
          <w:fldData xml:space="preserve">PEVuZE5vdGU+PENpdGU+PEF1dGhvcj5SdWJvbmlzPC9BdXRob3I+PFllYXI+MTk5NDwvWWVhcj48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</w:fldData>
        </w:fldChar>
      </w:r>
      <w:r w:rsidR="004C66A6" w:rsidRPr="00F87B31">
        <w:instrText xml:space="preserve"> ADDIN EN.CITE.DATA </w:instrText>
      </w:r>
      <w:r w:rsidR="004C66A6" w:rsidRPr="00F87B31">
        <w:fldChar w:fldCharType="end"/>
      </w:r>
      <w:r w:rsidR="002076F0" w:rsidRPr="00F87B31">
        <w:fldChar w:fldCharType="separate"/>
      </w:r>
      <w:r w:rsidR="004C66A6" w:rsidRPr="00F87B31">
        <w:rPr>
          <w:noProof/>
        </w:rPr>
        <w:t>(Cooney, et al., 1997; Rubonis, et al., 1994)</w:t>
      </w:r>
      <w:r w:rsidR="002076F0" w:rsidRPr="00F87B31">
        <w:fldChar w:fldCharType="end"/>
      </w:r>
      <w:r w:rsidR="002076F0" w:rsidRPr="00F87B31">
        <w:t xml:space="preserve"> or </w:t>
      </w:r>
      <w:r w:rsidR="00957CDD" w:rsidRPr="00F87B31">
        <w:t>negative</w:t>
      </w:r>
      <w:r w:rsidR="002076F0" w:rsidRPr="00F87B31">
        <w:t xml:space="preserve"> </w:t>
      </w:r>
      <w:r w:rsidR="002C559D" w:rsidRPr="00F87B31">
        <w:t>autobiographical memories</w:t>
      </w:r>
      <w:r w:rsidR="002076F0" w:rsidRPr="00F87B31">
        <w:t xml:space="preserve">  </w:t>
      </w:r>
      <w:r w:rsidR="002076F0" w:rsidRPr="00F87B31">
        <w:lastRenderedPageBreak/>
        <w:fldChar w:fldCharType="begin">
          <w:fldData xml:space="preserve">PEVuZE5vdGU+PENpdGU+PEF1dGhvcj5DeWRlcnM8L0F1dGhvcj48WWVhcj4yMDE2PC9ZZWFyPjxS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</w:fldData>
        </w:fldChar>
      </w:r>
      <w:r w:rsidR="00AC36E5" w:rsidRPr="00F87B31">
        <w:instrText xml:space="preserve"> ADDIN EN.CITE </w:instrText>
      </w:r>
      <w:r w:rsidR="00AC36E5" w:rsidRPr="00F87B31">
        <w:fldChar w:fldCharType="begin">
          <w:fldData xml:space="preserve">PEVuZE5vdGU+PENpdGU+PEF1dGhvcj5DeWRlcnM8L0F1dGhvcj48WWVhcj4yMDE2PC9ZZWFyPjxS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</w:fldData>
        </w:fldChar>
      </w:r>
      <w:r w:rsidR="00AC36E5" w:rsidRPr="00F87B31">
        <w:instrText xml:space="preserve"> ADDIN EN.CITE.DATA </w:instrText>
      </w:r>
      <w:r w:rsidR="00AC36E5" w:rsidRPr="00F87B31">
        <w:fldChar w:fldCharType="end"/>
      </w:r>
      <w:r w:rsidR="002076F0" w:rsidRPr="00F87B31">
        <w:fldChar w:fldCharType="separate"/>
      </w:r>
      <w:r w:rsidR="00AC36E5" w:rsidRPr="00F87B31">
        <w:rPr>
          <w:noProof/>
        </w:rPr>
        <w:t>(Cyders, et al., 2016; Litt, et al., 1990; Rousseau, et al., 2011)</w:t>
      </w:r>
      <w:r w:rsidR="002076F0" w:rsidRPr="00F87B31">
        <w:fldChar w:fldCharType="end"/>
      </w:r>
      <w:r w:rsidR="002076F0" w:rsidRPr="00F87B31">
        <w:t xml:space="preserve"> which are s</w:t>
      </w:r>
      <w:r w:rsidR="00C27315" w:rsidRPr="00F87B31">
        <w:t xml:space="preserve">cripted for re-reading at test. The current study used a combination </w:t>
      </w:r>
      <w:r w:rsidR="00957CDD" w:rsidRPr="00F87B31">
        <w:t xml:space="preserve">of </w:t>
      </w:r>
      <w:r w:rsidR="00C27315" w:rsidRPr="00F87B31">
        <w:t>self-referent</w:t>
      </w:r>
      <w:r w:rsidR="005F5C52" w:rsidRPr="00F87B31">
        <w:t>ial</w:t>
      </w:r>
      <w:r w:rsidR="00C27315" w:rsidRPr="00F87B31">
        <w:t xml:space="preserve"> negative statements</w:t>
      </w:r>
      <w:r w:rsidR="00957CDD" w:rsidRPr="00F87B31">
        <w:t xml:space="preserve"> </w:t>
      </w:r>
      <w:r w:rsidR="00957CDD" w:rsidRPr="00F87B31">
        <w:fldChar w:fldCharType="begin"/>
      </w:r>
      <w:r w:rsidR="00957CDD" w:rsidRPr="00F87B31">
        <w:instrText xml:space="preserve"> ADDIN EN.CITE &lt;EndNote&gt;&lt;Cite&gt;&lt;Author&gt;Velten&lt;/Author&gt;&lt;Year&gt;1968&lt;/Year&gt;&lt;RecNum&gt;3963&lt;/RecNum&gt;&lt;DisplayText&gt;(Velten, 1968)&lt;/DisplayText&gt;&lt;record&gt;&lt;rec-number&gt;3963&lt;/rec-number&gt;&lt;foreign-keys&gt;&lt;key app="EN" db-id="s529rw2f5ewwxae0fvjx25x5ta9wfwdvaf0x" timestamp="1305888981"&gt;3963&lt;/key&gt;&lt;/foreign-keys&gt;&lt;ref-type name="Journal Article"&gt;17&lt;/ref-type&gt;&lt;contributors&gt;&lt;authors&gt;&lt;author&gt;Velten, Emmett&lt;/author&gt;&lt;/authors&gt;&lt;/contributors&gt;&lt;titles&gt;&lt;title&gt;A laboratory task for induction of mood states&lt;/title&gt;&lt;secondary-title&gt;Behaviour Research and Therapy&lt;/secondary-title&gt;&lt;/titles&gt;&lt;periodical&gt;&lt;full-title&gt;Behaviour Research and Therapy&lt;/full-title&gt;&lt;abbr-1&gt;Behav. Res. Ther.&lt;/abbr-1&gt;&lt;/periodical&gt;&lt;pages&gt;473-482&lt;/pages&gt;&lt;volume&gt;6&lt;/volume&gt;&lt;number&gt;4&lt;/number&gt;&lt;dates&gt;&lt;year&gt;1968&lt;/year&gt;&lt;/dates&gt;&lt;isbn&gt;0005-7967&lt;/isbn&gt;&lt;urls&gt;&lt;related-urls&gt;&lt;url&gt;http://www.sciencedirect.com/science/article/B6V5W-4608P45-Y/2/fd7f329cd3bb84c285cd885c2c6ad544&lt;/url&gt;&lt;/related-urls&gt;&lt;/urls&gt;&lt;electronic-resource-num&gt;10.1016/0005-7967(68)90028-4&lt;/electronic-resource-num&gt;&lt;/record&gt;&lt;/Cite&gt;&lt;/EndNote&gt;</w:instrText>
      </w:r>
      <w:r w:rsidR="00957CDD" w:rsidRPr="00F87B31">
        <w:fldChar w:fldCharType="separate"/>
      </w:r>
      <w:r w:rsidR="00957CDD" w:rsidRPr="00F87B31">
        <w:rPr>
          <w:noProof/>
        </w:rPr>
        <w:t>(Velten, 1968)</w:t>
      </w:r>
      <w:r w:rsidR="00957CDD" w:rsidRPr="00F87B31">
        <w:fldChar w:fldCharType="end"/>
      </w:r>
      <w:r w:rsidR="00DA60F1" w:rsidRPr="00F87B31">
        <w:t>,</w:t>
      </w:r>
      <w:r w:rsidR="00C27315" w:rsidRPr="00F87B31">
        <w:t xml:space="preserve"> such as ‘I </w:t>
      </w:r>
      <w:r w:rsidR="00E57F5D" w:rsidRPr="00F87B31">
        <w:t>don’t think things are ever going to get better</w:t>
      </w:r>
      <w:r w:rsidR="00C27315" w:rsidRPr="00F87B31">
        <w:t>’</w:t>
      </w:r>
      <w:r w:rsidR="00DA60F1" w:rsidRPr="00F87B31">
        <w:t>,</w:t>
      </w:r>
      <w:r w:rsidR="00C27315" w:rsidRPr="00F87B31">
        <w:t xml:space="preserve"> </w:t>
      </w:r>
      <w:r w:rsidR="00957CDD" w:rsidRPr="00F87B31">
        <w:t>plus</w:t>
      </w:r>
      <w:r w:rsidR="00C27315" w:rsidRPr="00F87B31">
        <w:t xml:space="preserve"> </w:t>
      </w:r>
      <w:r w:rsidR="00E63E2D" w:rsidRPr="00F87B31">
        <w:t xml:space="preserve">musical mood induction </w:t>
      </w:r>
      <w:r w:rsidR="00E63E2D" w:rsidRPr="00F87B31">
        <w:fldChar w:fldCharType="begin"/>
      </w:r>
      <w:r w:rsidR="004C66A6" w:rsidRPr="00F87B31">
        <w:instrText xml:space="preserve"> ADDIN EN.CITE &lt;EndNote&gt;&lt;Cite&gt;&lt;Author&gt;Martin&lt;/Author&gt;&lt;Year&gt;1990&lt;/Year&gt;&lt;RecNum&gt;7059&lt;/RecNum&gt;&lt;DisplayText&gt;(Martin, 1990)&lt;/DisplayText&gt;&lt;record&gt;&lt;rec-number&gt;7059&lt;/rec-number&gt;&lt;foreign-keys&gt;&lt;key app="EN" db-id="s529rw2f5ewwxae0fvjx25x5ta9wfwdvaf0x" timestamp="1499098878"&gt;7059&lt;/key&gt;&lt;/foreign-keys&gt;&lt;ref-type name="Journal Article"&gt;17&lt;/ref-type&gt;&lt;contributors&gt;&lt;authors&gt;&lt;author&gt;Martin, M.&lt;/author&gt;&lt;/authors&gt;&lt;/contributors&gt;&lt;titles&gt;&lt;title&gt;On the induction of mood&lt;/title&gt;&lt;secondary-title&gt;Clinical Psychology Review&lt;/secondary-title&gt;&lt;/titles&gt;&lt;periodical&gt;&lt;full-title&gt;Clinical Psychology Review&lt;/full-title&gt;&lt;/periodical&gt;&lt;pages&gt;669-697&lt;/pages&gt;&lt;volume&gt;10&lt;/volume&gt;&lt;number&gt;6&lt;/number&gt;&lt;dates&gt;&lt;year&gt;1990&lt;/year&gt;&lt;pub-dates&gt;&lt;date&gt;1990/01/01/&lt;/date&gt;&lt;/pub-dates&gt;&lt;/dates&gt;&lt;isbn&gt;0272-7358&lt;/isbn&gt;&lt;urls&gt;&lt;related-urls&gt;&lt;url&gt;http://www.sciencedirect.com/science/article/pii/027273589090075L&lt;/url&gt;&lt;/related-urls&gt;&lt;/urls&gt;&lt;electronic-resource-num&gt;http://dx.doi.org/10.1016/0272-7358(90)90075-L&lt;/electronic-resource-num&gt;&lt;/record&gt;&lt;/Cite&gt;&lt;/EndNote&gt;</w:instrText>
      </w:r>
      <w:r w:rsidR="00E63E2D" w:rsidRPr="00F87B31">
        <w:fldChar w:fldCharType="separate"/>
      </w:r>
      <w:r w:rsidR="004C66A6" w:rsidRPr="00F87B31">
        <w:rPr>
          <w:noProof/>
        </w:rPr>
        <w:t>(Martin, 1990)</w:t>
      </w:r>
      <w:r w:rsidR="00E63E2D" w:rsidRPr="00F87B31">
        <w:fldChar w:fldCharType="end"/>
      </w:r>
      <w:r w:rsidR="00E63E2D" w:rsidRPr="00F87B31">
        <w:t xml:space="preserve"> </w:t>
      </w:r>
      <w:r w:rsidR="00957CDD" w:rsidRPr="00F87B31">
        <w:t xml:space="preserve">because this combination is more effective </w:t>
      </w:r>
      <w:r w:rsidR="00E63E2D" w:rsidRPr="00F87B31">
        <w:t xml:space="preserve">than either alone </w:t>
      </w:r>
      <w:r w:rsidR="00E63E2D" w:rsidRPr="00F87B31">
        <w:fldChar w:fldCharType="begin"/>
      </w:r>
      <w:r w:rsidR="004C66A6" w:rsidRPr="00F87B31">
        <w:instrText xml:space="preserve"> ADDIN EN.CITE &lt;EndNote&gt;&lt;Cite&gt;&lt;Author&gt;Zhang&lt;/Author&gt;&lt;Year&gt;2014&lt;/Year&gt;&lt;RecNum&gt;43&lt;/RecNum&gt;&lt;DisplayText&gt;(Zhang, Yu, &amp;amp; Barrett, 2014)&lt;/DisplayText&gt;&lt;record&gt;&lt;rec-number&gt;43&lt;/rec-number&gt;&lt;foreign-keys&gt;&lt;key app="EN" db-id="t0x000550vvv50edx2lpsddv90s9wzv0swae" timestamp="1496412710"&gt;43&lt;/key&gt;&lt;/foreign-keys&gt;&lt;ref-type name="Journal Article"&gt;17&lt;/ref-type&gt;&lt;contributors&gt;&lt;authors&gt;&lt;author&gt;Zhang, Xuan&lt;/author&gt;&lt;author&gt;Yu, Hui W.&lt;/author&gt;&lt;author&gt;Barrett, Lisa F.&lt;/author&gt;&lt;/authors&gt;&lt;/contributors&gt;&lt;titles&gt;&lt;title&gt;How does this make you feel? A comparison of four affect induction procedures&lt;/title&gt;&lt;secondary-title&gt;Frontiers in Psychology&lt;/secondary-title&gt;&lt;/titles&gt;&lt;periodical&gt;&lt;full-title&gt;Frontiers in Psychology&lt;/full-title&gt;&lt;/periodical&gt;&lt;pages&gt;689&lt;/pages&gt;&lt;volume&gt;5&lt;/volume&gt;&lt;dates&gt;&lt;year&gt;2014&lt;/year&gt;&lt;pub-dates&gt;&lt;date&gt;07/08&amp;#xD;03/20/received&amp;#xD;06/16/accepted&lt;/date&gt;&lt;/pub-dates&gt;&lt;/dates&gt;&lt;publisher&gt;Frontiers Media S.A.&lt;/publisher&gt;&lt;isbn&gt;1664-1078&lt;/isbn&gt;&lt;accession-num&gt;PMC4086046&lt;/accession-num&gt;&lt;urls&gt;&lt;related-urls&gt;&lt;url&gt;http://www.ncbi.nlm.nih.gov/pmc/articles/PMC4086046/&lt;/url&gt;&lt;/related-urls&gt;&lt;/urls&gt;&lt;electronic-resource-num&gt;10.3389/fpsyg.2014.00689&lt;/electronic-resource-num&gt;&lt;remote-database-name&gt;PMC&lt;/remote-database-name&gt;&lt;/record&gt;&lt;/Cite&gt;&lt;/EndNote&gt;</w:instrText>
      </w:r>
      <w:r w:rsidR="00E63E2D" w:rsidRPr="00F87B31">
        <w:fldChar w:fldCharType="separate"/>
      </w:r>
      <w:r w:rsidR="004C66A6" w:rsidRPr="00F87B31">
        <w:rPr>
          <w:noProof/>
        </w:rPr>
        <w:t>(Zhang, Yu, &amp; Barrett, 2014)</w:t>
      </w:r>
      <w:r w:rsidR="00E63E2D" w:rsidRPr="00F87B31">
        <w:fldChar w:fldCharType="end"/>
      </w:r>
      <w:r w:rsidR="00BF13AE" w:rsidRPr="00F87B31">
        <w:t xml:space="preserve">, </w:t>
      </w:r>
      <w:r w:rsidR="00957CDD" w:rsidRPr="00F87B31">
        <w:t xml:space="preserve">and </w:t>
      </w:r>
      <w:r w:rsidR="00095F61" w:rsidRPr="00F87B31">
        <w:t>this method is</w:t>
      </w:r>
      <w:r w:rsidR="00957CDD" w:rsidRPr="00F87B31">
        <w:t xml:space="preserve"> more</w:t>
      </w:r>
      <w:r w:rsidR="00095F61" w:rsidRPr="00F87B31">
        <w:t xml:space="preserve"> time </w:t>
      </w:r>
      <w:r w:rsidR="00BF13AE" w:rsidRPr="00F87B31">
        <w:t>efficien</w:t>
      </w:r>
      <w:r w:rsidR="00957CDD" w:rsidRPr="00F87B31">
        <w:t xml:space="preserve">t than </w:t>
      </w:r>
      <w:r w:rsidR="00BF13AE" w:rsidRPr="00F87B31">
        <w:t>guided imagery</w:t>
      </w:r>
      <w:r w:rsidR="00957CDD" w:rsidRPr="00F87B31">
        <w:t>.</w:t>
      </w:r>
      <w:r w:rsidR="00BF13AE" w:rsidRPr="00F87B31">
        <w:t xml:space="preserve"> </w:t>
      </w:r>
    </w:p>
    <w:p w14:paraId="26AC9FD7" w14:textId="092DF5C3" w:rsidR="00822B43" w:rsidRPr="00F87B31" w:rsidRDefault="00F47AA4" w:rsidP="00E260AC">
      <w:r w:rsidRPr="00F87B31">
        <w:t xml:space="preserve">Various </w:t>
      </w:r>
      <w:r w:rsidR="00822B43" w:rsidRPr="00F87B31">
        <w:t>methods</w:t>
      </w:r>
      <w:r w:rsidRPr="00F87B31">
        <w:t xml:space="preserve"> have</w:t>
      </w:r>
      <w:r w:rsidR="00957CDD" w:rsidRPr="00F87B31">
        <w:t xml:space="preserve"> also</w:t>
      </w:r>
      <w:r w:rsidRPr="00F87B31">
        <w:t xml:space="preserve"> been used to measure the increase in </w:t>
      </w:r>
      <w:r w:rsidR="004E31B0" w:rsidRPr="00F87B31">
        <w:t xml:space="preserve">alcohol-seeking </w:t>
      </w:r>
      <w:r w:rsidRPr="00F87B31">
        <w:t>prompted by negative mood induction</w:t>
      </w:r>
      <w:r w:rsidR="004E31B0" w:rsidRPr="00F87B31">
        <w:t xml:space="preserve">, including intra-nasal </w:t>
      </w:r>
      <w:r w:rsidRPr="00F87B31">
        <w:t xml:space="preserve">alcohol </w:t>
      </w:r>
      <w:r w:rsidR="004E31B0" w:rsidRPr="00F87B31">
        <w:t xml:space="preserve">self-administration </w:t>
      </w:r>
      <w:r w:rsidR="004E31B0" w:rsidRPr="00F87B31">
        <w:fldChar w:fldCharType="begin"/>
      </w:r>
      <w:r w:rsidR="004C66A6" w:rsidRPr="00F87B31">
        <w:instrText xml:space="preserve"> ADDIN EN.CITE &lt;EndNote&gt;&lt;Cite&gt;&lt;Author&gt;Cyders&lt;/Author&gt;&lt;Year&gt;2016&lt;/Year&gt;&lt;RecNum&gt;6501&lt;/RecNum&gt;&lt;DisplayText&gt;(Cyders, et al., 2016)&lt;/DisplayText&gt;&lt;record&gt;&lt;rec-number&gt;6501&lt;/rec-number&gt;&lt;foreign-keys&gt;&lt;key app="EN" db-id="s529rw2f5ewwxae0fvjx25x5ta9wfwdvaf0x" timestamp="1465460819"&gt;6501&lt;/key&gt;&lt;/foreign-keys&gt;&lt;ref-type name="Journal Article"&gt;17&lt;/ref-type&gt;&lt;contributors&gt;&lt;authors&gt;&lt;author&gt;Cyders, Melissa A.&lt;/author&gt;&lt;author&gt;VanderVeen, J. Davis&lt;/author&gt;&lt;author&gt;Plawecki, Martin&lt;/author&gt;&lt;author&gt;Millward, James B.&lt;/author&gt;&lt;author&gt;Hays, James&lt;/author&gt;&lt;author&gt;Kareken, David A.&lt;/author&gt;&lt;author&gt;O&amp;apos;Connor, Sean&lt;/author&gt;&lt;/authors&gt;&lt;/contributors&gt;&lt;titles&gt;&lt;title&gt;Gender-specific effects of mood on alcohol-seeking behaviors: Preliminary findings using intravenous alcohol self-administration&lt;/title&gt;&lt;secondary-title&gt;Alcoholism: Clinical and Experimental Research&lt;/secondary-title&gt;&lt;/titles&gt;&lt;periodical&gt;&lt;full-title&gt;Alcoholism: Clinical and Experimental Research&lt;/full-title&gt;&lt;/periodical&gt;&lt;pages&gt;393-400&lt;/pages&gt;&lt;volume&gt;40&lt;/volume&gt;&lt;number&gt;2&lt;/number&gt;&lt;keywords&gt;&lt;keyword&gt;Alcohol&lt;/keyword&gt;&lt;keyword&gt;Intravenous Infusion&lt;/keyword&gt;&lt;keyword&gt;Gender&lt;/keyword&gt;&lt;/keywords&gt;&lt;dates&gt;&lt;year&gt;2016&lt;/year&gt;&lt;/dates&gt;&lt;isbn&gt;1530-0277&lt;/isbn&gt;&lt;urls&gt;&lt;related-urls&gt;&lt;url&gt;http://dx.doi.org/10.1111/acer.12955&lt;/url&gt;&lt;/related-urls&gt;&lt;/urls&gt;&lt;electronic-resource-num&gt;10.1111/acer.12955&lt;/electronic-resource-num&gt;&lt;/record&gt;&lt;/Cite&gt;&lt;/EndNote&gt;</w:instrText>
      </w:r>
      <w:r w:rsidR="004E31B0" w:rsidRPr="00F87B31">
        <w:fldChar w:fldCharType="separate"/>
      </w:r>
      <w:r w:rsidR="004C66A6" w:rsidRPr="00F87B31">
        <w:rPr>
          <w:noProof/>
        </w:rPr>
        <w:t>(Cyders, et al., 2016)</w:t>
      </w:r>
      <w:r w:rsidR="004E31B0" w:rsidRPr="00F87B31">
        <w:fldChar w:fldCharType="end"/>
      </w:r>
      <w:r w:rsidR="005D694C" w:rsidRPr="00F87B31">
        <w:t xml:space="preserve">, </w:t>
      </w:r>
      <w:r w:rsidR="00BB07FD" w:rsidRPr="00F87B31">
        <w:t xml:space="preserve">free alcohol </w:t>
      </w:r>
      <w:r w:rsidR="004E31B0" w:rsidRPr="00F87B31">
        <w:t xml:space="preserve">consumption </w:t>
      </w:r>
      <w:r w:rsidR="004E31B0" w:rsidRPr="00F87B31">
        <w:fldChar w:fldCharType="begin">
          <w:fldData xml:space="preserve">PEVuZE5vdGU+PENpdGU+PEF1dGhvcj5DeWRlcnM8L0F1dGhvcj48WWVhcj4yMDE2PC9ZZWFyPjxS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</w:fldData>
        </w:fldChar>
      </w:r>
      <w:r w:rsidRPr="00F87B31">
        <w:instrText xml:space="preserve"> ADDIN EN.CITE </w:instrText>
      </w:r>
      <w:r w:rsidRPr="00F87B31">
        <w:fldChar w:fldCharType="begin">
          <w:fldData xml:space="preserve">PEVuZE5vdGU+PENpdGU+PEF1dGhvcj5DeWRlcnM8L0F1dGhvcj48WWVhcj4yMDE2PC9ZZWFyPjxS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</w:fldData>
        </w:fldChar>
      </w:r>
      <w:r w:rsidRPr="00F87B31">
        <w:instrText xml:space="preserve"> ADDIN EN.CITE.DATA </w:instrText>
      </w:r>
      <w:r w:rsidRPr="00F87B31">
        <w:fldChar w:fldCharType="end"/>
      </w:r>
      <w:r w:rsidR="004E31B0" w:rsidRPr="00F87B31">
        <w:fldChar w:fldCharType="separate"/>
      </w:r>
      <w:r w:rsidRPr="00F87B31">
        <w:rPr>
          <w:noProof/>
        </w:rPr>
        <w:t>(Cyders, et al., 2016; Magrys &amp; Olmstead, 2015; McGrath, Jones, &amp; Field, 2016; Pratt &amp; Davidson, 2009; Zack, et al., 2006)</w:t>
      </w:r>
      <w:r w:rsidR="004E31B0" w:rsidRPr="00F87B31">
        <w:fldChar w:fldCharType="end"/>
      </w:r>
      <w:r w:rsidR="005D694C" w:rsidRPr="00F87B31">
        <w:t xml:space="preserve">, </w:t>
      </w:r>
      <w:r w:rsidR="004E31B0" w:rsidRPr="00F87B31">
        <w:t>economic demand/willingness to pay</w:t>
      </w:r>
      <w:r w:rsidR="0033698B" w:rsidRPr="00F87B31">
        <w:t xml:space="preserve"> </w:t>
      </w:r>
      <w:r w:rsidR="004E31B0" w:rsidRPr="00F87B31">
        <w:fldChar w:fldCharType="begin">
          <w:fldData xml:space="preserve">PEVuZE5vdGU+PENpdGU+PEF1dGhvcj5BbWx1bmc8L0F1dGhvcj48WWVhcj4yMDE0PC9ZZWFyPjxS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</w:fldData>
        </w:fldChar>
      </w:r>
      <w:r w:rsidR="00AC36E5" w:rsidRPr="00F87B31">
        <w:instrText xml:space="preserve"> ADDIN EN.CITE </w:instrText>
      </w:r>
      <w:r w:rsidR="00AC36E5" w:rsidRPr="00F87B31">
        <w:fldChar w:fldCharType="begin">
          <w:fldData xml:space="preserve">PEVuZE5vdGU+PENpdGU+PEF1dGhvcj5BbWx1bmc8L0F1dGhvcj48WWVhcj4yMDE0PC9ZZWFyPjxS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</w:fldData>
        </w:fldChar>
      </w:r>
      <w:r w:rsidR="00AC36E5" w:rsidRPr="00F87B31">
        <w:instrText xml:space="preserve"> ADDIN EN.CITE.DATA </w:instrText>
      </w:r>
      <w:r w:rsidR="00AC36E5" w:rsidRPr="00F87B31">
        <w:fldChar w:fldCharType="end"/>
      </w:r>
      <w:r w:rsidR="004E31B0" w:rsidRPr="00F87B31">
        <w:fldChar w:fldCharType="separate"/>
      </w:r>
      <w:r w:rsidR="00AC36E5" w:rsidRPr="00F87B31">
        <w:rPr>
          <w:noProof/>
        </w:rPr>
        <w:t>(Amlung &amp; MacKillop, 2014; Owens, Ray, &amp; MacKillop, 2014; Rousseau, et al., 2011)</w:t>
      </w:r>
      <w:r w:rsidR="004E31B0" w:rsidRPr="00F87B31">
        <w:fldChar w:fldCharType="end"/>
      </w:r>
      <w:r w:rsidR="00822B43" w:rsidRPr="00F87B31">
        <w:t xml:space="preserve"> </w:t>
      </w:r>
      <w:r w:rsidR="00E77182" w:rsidRPr="00F87B31">
        <w:t xml:space="preserve">and </w:t>
      </w:r>
      <w:r w:rsidR="0033698B" w:rsidRPr="00F87B31">
        <w:t>willingness to work for alcohol</w:t>
      </w:r>
      <w:r w:rsidR="000B2B59" w:rsidRPr="00F87B31">
        <w:t xml:space="preserve"> </w:t>
      </w:r>
      <w:r w:rsidR="000B2B59" w:rsidRPr="00F87B31">
        <w:fldChar w:fldCharType="begin"/>
      </w:r>
      <w:r w:rsidRPr="00F87B31">
        <w:instrText xml:space="preserve"> ADDIN EN.CITE &lt;EndNote&gt;&lt;Cite&gt;&lt;Author&gt;Willner&lt;/Author&gt;&lt;Year&gt;1996&lt;/Year&gt;&lt;RecNum&gt;287&lt;/RecNum&gt;&lt;DisplayText&gt;(Willner &amp;amp; Jones, 1996)&lt;/DisplayText&gt;&lt;record&gt;&lt;rec-number&gt;287&lt;/rec-number&gt;&lt;foreign-keys&gt;&lt;key app="EN" db-id="s529rw2f5ewwxae0fvjx25x5ta9wfwdvaf0x" timestamp="0"&gt;287&lt;/key&gt;&lt;/foreign-keys&gt;&lt;ref-type name="Journal Article"&gt;17&lt;/ref-type&gt;&lt;contributors&gt;&lt;authors&gt;&lt;author&gt;Willner, P.&lt;/author&gt;&lt;author&gt;Jones, C.&lt;/author&gt;&lt;/authors&gt;&lt;/contributors&gt;&lt;titles&gt;&lt;title&gt;Effects of mood manipulation on subjective and behavioural measures of cigarette craving&lt;/title&gt;&lt;secondary-title&gt;Behavioural Pharmacology&lt;/secondary-title&gt;&lt;/titles&gt;&lt;periodical&gt;&lt;full-title&gt;Behavioural Pharmacology&lt;/full-title&gt;&lt;/periodical&gt;&lt;pages&gt;355-363&lt;/pages&gt;&lt;volume&gt;7&lt;/volume&gt;&lt;number&gt;4&lt;/number&gt;&lt;keywords&gt;&lt;keyword&gt;induction procedure, major depression, demand characteristics, nicotine dependence, smoking cessation, drug urges, velten, smokers, relapse, stress&lt;/keyword&gt;&lt;keyword&gt;cigarette craving, depression, human, mood induction procedures, progressive-ratio schedule, Questionnaire on Smoking Urges, smoking&lt;/keyword&gt;&lt;/keywords&gt;&lt;dates&gt;&lt;year&gt;1996&lt;/year&gt;&lt;/dates&gt;&lt;urls&gt;&lt;/urls&gt;&lt;/record&gt;&lt;/Cite&gt;&lt;/EndNote&gt;</w:instrText>
      </w:r>
      <w:r w:rsidR="000B2B59" w:rsidRPr="00F87B31">
        <w:fldChar w:fldCharType="separate"/>
      </w:r>
      <w:r w:rsidRPr="00F87B31">
        <w:rPr>
          <w:noProof/>
        </w:rPr>
        <w:t>(Willner &amp; Jones, 1996)</w:t>
      </w:r>
      <w:r w:rsidR="000B2B59" w:rsidRPr="00F87B31">
        <w:fldChar w:fldCharType="end"/>
      </w:r>
      <w:r w:rsidR="000B2B59" w:rsidRPr="00F87B31">
        <w:t xml:space="preserve">, </w:t>
      </w:r>
      <w:r w:rsidRPr="00F87B31">
        <w:t xml:space="preserve">alcohol </w:t>
      </w:r>
      <w:r w:rsidR="004E31B0" w:rsidRPr="00F87B31">
        <w:t xml:space="preserve">relief expectancies </w:t>
      </w:r>
      <w:r w:rsidR="004E31B0" w:rsidRPr="00F87B31">
        <w:fldChar w:fldCharType="begin"/>
      </w:r>
      <w:r w:rsidR="004C66A6" w:rsidRPr="00F87B31">
        <w:instrText xml:space="preserve"> ADDIN EN.CITE &lt;EndNote&gt;&lt;Cite&gt;&lt;Author&gt;Birch&lt;/Author&gt;&lt;Year&gt;2004&lt;/Year&gt;&lt;RecNum&gt;5893&lt;/RecNum&gt;&lt;DisplayText&gt;(Birch, et al., 2004)&lt;/DisplayText&gt;&lt;record&gt;&lt;rec-number&gt;5893&lt;/rec-number&gt;&lt;foreign-keys&gt;&lt;key app="EN" db-id="s529rw2f5ewwxae0fvjx25x5ta9wfwdvaf0x" timestamp="1441283829"&gt;5893&lt;/key&gt;&lt;/foreign-keys&gt;&lt;ref-type name="Journal Article"&gt;17&lt;/ref-type&gt;&lt;contributors&gt;&lt;authors&gt;&lt;author&gt;Birch, C. D.&lt;/author&gt;&lt;author&gt;Stewart, S. H.&lt;/author&gt;&lt;author&gt;Wall, A.&lt;/author&gt;&lt;author&gt;McKee, S. A.&lt;/author&gt;&lt;author&gt;Eisnor, S. J.&lt;/author&gt;&lt;author&gt;Theakston, J. A.&lt;/author&gt;&lt;/authors&gt;&lt;/contributors&gt;&lt;auth-address&gt;Birch, Cheryl D.: Department of Psychology, Dalhousie University, Life Sciences Centre, 1355 Oxford Street, Halifax, NS, Canada, B3H 4J1, cdbirch@dal.ca&lt;/auth-address&gt;&lt;titles&gt;&lt;title&gt;Mood-induced increases in alcohol expectancy strength in internally motivated drinkers&lt;/title&gt;&lt;secondary-title&gt;Psychology of Addictive Behaviors&lt;/secondary-title&gt;&lt;/titles&gt;&lt;periodical&gt;&lt;full-title&gt;Psychology of Addictive Behaviors&lt;/full-title&gt;&lt;/periodical&gt;&lt;pages&gt;231-238&lt;/pages&gt;&lt;volume&gt;18&lt;/volume&gt;&lt;number&gt;3&lt;/number&gt;&lt;keywords&gt;&lt;keyword&gt;*Alcohol Drinking Attitudes&lt;/keyword&gt;&lt;keyword&gt;*Alcohol Drinking Patterns&lt;/keyword&gt;&lt;keyword&gt;*Emotional States&lt;/keyword&gt;&lt;keyword&gt;*Motivation&lt;/keyword&gt;&lt;keyword&gt;Coping Behavior&lt;/keyword&gt;&lt;/keywords&gt;&lt;dates&gt;&lt;year&gt;2004&lt;/year&gt;&lt;/dates&gt;&lt;pub-location&gt;US&lt;/pub-location&gt;&lt;publisher&gt;Educational Publishing Foundation&lt;/publisher&gt;&lt;isbn&gt;1939-1501(Electronic);0893-164X(Print)&lt;/isbn&gt;&lt;urls&gt;&lt;/urls&gt;&lt;electronic-resource-num&gt;10.1037/0893-164X.18.3.231&lt;/electronic-resource-num&gt;&lt;/record&gt;&lt;/Cite&gt;&lt;/EndNote&gt;</w:instrText>
      </w:r>
      <w:r w:rsidR="004E31B0" w:rsidRPr="00F87B31">
        <w:fldChar w:fldCharType="separate"/>
      </w:r>
      <w:r w:rsidR="004C66A6" w:rsidRPr="00F87B31">
        <w:rPr>
          <w:noProof/>
        </w:rPr>
        <w:t>(Birch, et al., 2004)</w:t>
      </w:r>
      <w:r w:rsidR="004E31B0" w:rsidRPr="00F87B31">
        <w:fldChar w:fldCharType="end"/>
      </w:r>
      <w:r w:rsidR="004E31B0" w:rsidRPr="00F87B31">
        <w:t xml:space="preserve">, </w:t>
      </w:r>
      <w:r w:rsidRPr="00F87B31">
        <w:t>alcohol</w:t>
      </w:r>
      <w:r w:rsidR="004E31B0" w:rsidRPr="00F87B31">
        <w:t xml:space="preserve"> craving </w:t>
      </w:r>
      <w:r w:rsidR="004E31B0" w:rsidRPr="00F87B31">
        <w:fldChar w:fldCharType="begin">
          <w:fldData xml:space="preserve">PEVuZE5vdGU+PENpdGU+PEF1dGhvcj5CcmFkeTwvQXV0aG9yPjxZZWFyPjIwMDY8L1llYXI+PFJl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==
</w:fldData>
        </w:fldChar>
      </w:r>
      <w:r w:rsidRPr="00F87B31">
        <w:instrText xml:space="preserve"> ADDIN EN.CITE </w:instrText>
      </w:r>
      <w:r w:rsidRPr="00F87B31">
        <w:fldChar w:fldCharType="begin">
          <w:fldData xml:space="preserve">PEVuZE5vdGU+PENpdGU+PEF1dGhvcj5CcmFkeTwvQXV0aG9yPjxZZWFyPjIwMDY8L1llYXI+PFJl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==
</w:fldData>
        </w:fldChar>
      </w:r>
      <w:r w:rsidRPr="00F87B31">
        <w:instrText xml:space="preserve"> ADDIN EN.CITE.DATA </w:instrText>
      </w:r>
      <w:r w:rsidRPr="00F87B31">
        <w:fldChar w:fldCharType="end"/>
      </w:r>
      <w:r w:rsidR="004E31B0" w:rsidRPr="00F87B31">
        <w:fldChar w:fldCharType="separate"/>
      </w:r>
      <w:r w:rsidRPr="00F87B31">
        <w:rPr>
          <w:noProof/>
        </w:rPr>
        <w:t>(Brady, et al., 2006; Cooney, et al., 1997; Field &amp; Powell, 2007; Litt, et al., 1990; Pratt &amp; Davidson, 2009; Rubonis, et al., 1994; Willner &amp; Jones, 1996)</w:t>
      </w:r>
      <w:r w:rsidR="004E31B0" w:rsidRPr="00F87B31">
        <w:fldChar w:fldCharType="end"/>
      </w:r>
      <w:r w:rsidR="00BB07FD" w:rsidRPr="00F87B31">
        <w:t>, and</w:t>
      </w:r>
      <w:r w:rsidR="00452523" w:rsidRPr="00F87B31">
        <w:t xml:space="preserve"> alcohol cognitive bias </w:t>
      </w:r>
      <w:r w:rsidR="00452523" w:rsidRPr="00F87B31">
        <w:fldChar w:fldCharType="begin">
          <w:fldData xml:space="preserve">PEVuZE5vdGU+PENpdGU+PEF1dGhvcj5GaWVsZDwvQXV0aG9yPjxZZWFyPjIwMDc8L1llYXI+PFJl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</w:fldData>
        </w:fldChar>
      </w:r>
      <w:r w:rsidRPr="00F87B31">
        <w:instrText xml:space="preserve"> ADDIN EN.CITE </w:instrText>
      </w:r>
      <w:r w:rsidRPr="00F87B31">
        <w:fldChar w:fldCharType="begin">
          <w:fldData xml:space="preserve">PEVuZE5vdGU+PENpdGU+PEF1dGhvcj5GaWVsZDwvQXV0aG9yPjxZZWFyPjIwMDc8L1llYXI+PFJl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</w:fldData>
        </w:fldChar>
      </w:r>
      <w:r w:rsidRPr="00F87B31">
        <w:instrText xml:space="preserve"> ADDIN EN.CITE.DATA </w:instrText>
      </w:r>
      <w:r w:rsidRPr="00F87B31">
        <w:fldChar w:fldCharType="end"/>
      </w:r>
      <w:r w:rsidR="00452523" w:rsidRPr="00F87B31">
        <w:fldChar w:fldCharType="separate"/>
      </w:r>
      <w:r w:rsidRPr="00F87B31">
        <w:rPr>
          <w:noProof/>
        </w:rPr>
        <w:t>(Austin &amp; Smith, 2008; Field &amp; Powell, 2007; Field &amp; Quigley, 2009; Grant, Stewart, &amp; Birch, 2007; Kelly, et al., 2011; Potthast, Neuner, &amp; Catani, 2015; Woud, Becker, Rinck, &amp; Salemink, 2015; Zack, et al., 2003; Zack, et al., 2006; Zack, et al., 1999)</w:t>
      </w:r>
      <w:r w:rsidR="00452523" w:rsidRPr="00F87B31">
        <w:fldChar w:fldCharType="end"/>
      </w:r>
      <w:r w:rsidR="000B2B59" w:rsidRPr="00F87B31">
        <w:t>.</w:t>
      </w:r>
      <w:r w:rsidRPr="00F87B31">
        <w:t xml:space="preserve"> </w:t>
      </w:r>
    </w:p>
    <w:p w14:paraId="477CB5A0" w14:textId="489765AE" w:rsidR="00965F3B" w:rsidRPr="00F87B31" w:rsidRDefault="00822B43" w:rsidP="00EA533C">
      <w:r w:rsidRPr="00F87B31">
        <w:t xml:space="preserve">The key innovation of the </w:t>
      </w:r>
      <w:r w:rsidR="008879C2" w:rsidRPr="00F87B31">
        <w:t>current study</w:t>
      </w:r>
      <w:r w:rsidR="00BB07FD" w:rsidRPr="00F87B31">
        <w:t xml:space="preserve"> </w:t>
      </w:r>
      <w:r w:rsidRPr="00F87B31">
        <w:t>was to test</w:t>
      </w:r>
      <w:r w:rsidR="00BB07FD" w:rsidRPr="00F87B31">
        <w:t xml:space="preserve"> a novel concurrent pictorial choice procedure in which participants chose to enlarge </w:t>
      </w:r>
      <w:r w:rsidR="006D5C76" w:rsidRPr="00F87B31">
        <w:t>alcohol versus food related thumbnail images in two-alternative forced</w:t>
      </w:r>
      <w:r w:rsidR="0020087B" w:rsidRPr="00F87B31">
        <w:t>-</w:t>
      </w:r>
      <w:r w:rsidR="006D5C76" w:rsidRPr="00F87B31">
        <w:t xml:space="preserve">choice trials. </w:t>
      </w:r>
      <w:r w:rsidR="00343976" w:rsidRPr="00F87B31">
        <w:t xml:space="preserve">This method was chosen because previous studies have shown that preferential choice to enlarge cocaine versus control images is associated with cocaine use frequency </w:t>
      </w:r>
      <w:r w:rsidR="00343976" w:rsidRPr="00F87B31">
        <w:fldChar w:fldCharType="begin">
          <w:fldData xml:space="preserve">PEVuZE5vdGU+PENpdGU+PEF1dGhvcj5Nb2VsbGVyPC9BdXRob3I+PFllYXI+MjAwOTwvWWVhcj48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=
</w:fldData>
        </w:fldChar>
      </w:r>
      <w:r w:rsidR="00F47AA4" w:rsidRPr="00F87B31">
        <w:instrText xml:space="preserve"> ADDIN EN.CITE </w:instrText>
      </w:r>
      <w:r w:rsidR="00F47AA4" w:rsidRPr="00F87B31">
        <w:fldChar w:fldCharType="begin">
          <w:fldData xml:space="preserve">PEVuZE5vdGU+PENpdGU+PEF1dGhvcj5Nb2VsbGVyPC9BdXRob3I+PFllYXI+MjAwOTwvWWVhcj48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=
</w:fldData>
        </w:fldChar>
      </w:r>
      <w:r w:rsidR="00F47AA4" w:rsidRPr="00F87B31">
        <w:instrText xml:space="preserve"> ADDIN EN.CITE.DATA </w:instrText>
      </w:r>
      <w:r w:rsidR="00F47AA4" w:rsidRPr="00F87B31">
        <w:fldChar w:fldCharType="end"/>
      </w:r>
      <w:r w:rsidR="00343976" w:rsidRPr="00F87B31">
        <w:fldChar w:fldCharType="separate"/>
      </w:r>
      <w:r w:rsidR="00F47AA4" w:rsidRPr="00F87B31">
        <w:rPr>
          <w:noProof/>
        </w:rPr>
        <w:t>(Moeller et al., 2013; Moeller et al., 2009)</w:t>
      </w:r>
      <w:r w:rsidR="00343976" w:rsidRPr="00F87B31">
        <w:fldChar w:fldCharType="end"/>
      </w:r>
      <w:r w:rsidR="00343976" w:rsidRPr="00F87B31">
        <w:t xml:space="preserve">, and </w:t>
      </w:r>
      <w:r w:rsidR="00343976" w:rsidRPr="00F87B31">
        <w:lastRenderedPageBreak/>
        <w:t xml:space="preserve">preference to enlarge tobacco over food images </w:t>
      </w:r>
      <w:r w:rsidRPr="00F87B31">
        <w:t>is</w:t>
      </w:r>
      <w:r w:rsidR="00965F3B" w:rsidRPr="00F87B31">
        <w:t xml:space="preserve"> increased by </w:t>
      </w:r>
      <w:r w:rsidR="00343976" w:rsidRPr="00F87B31">
        <w:t>mood induction</w:t>
      </w:r>
      <w:r w:rsidR="00965F3B" w:rsidRPr="00F87B31">
        <w:t xml:space="preserve"> and withdrawal</w:t>
      </w:r>
      <w:r w:rsidRPr="00F87B31">
        <w:t xml:space="preserve"> </w:t>
      </w:r>
      <w:r w:rsidR="00F47AA4" w:rsidRPr="00F87B31">
        <w:fldChar w:fldCharType="begin"/>
      </w:r>
      <w:r w:rsidR="00F47AA4" w:rsidRPr="00F87B31">
        <w:instrText xml:space="preserve"> ADDIN EN.CITE &lt;EndNote&gt;&lt;Cite&gt;&lt;Author&gt;Hogarth&lt;/Author&gt;&lt;Year&gt;2017&lt;/Year&gt;&lt;RecNum&gt;6994&lt;/RecNum&gt;&lt;DisplayText&gt;(Hogarth, Mathew, &amp;amp; Hitsman, 2017)&lt;/DisplayText&gt;&lt;record&gt;&lt;rec-number&gt;6994&lt;/rec-number&gt;&lt;foreign-keys&gt;&lt;key app="EN" db-id="s529rw2f5ewwxae0fvjx25x5ta9wfwdvaf0x" timestamp="1493920782"&gt;6994&lt;/key&gt;&lt;/foreign-keys&gt;&lt;ref-type name="Journal Article"&gt;17&lt;/ref-type&gt;&lt;contributors&gt;&lt;authors&gt;&lt;author&gt;Hogarth, L.&lt;/author&gt;&lt;author&gt;Mathew, Amanda R.&lt;/author&gt;&lt;author&gt;Hitsman, Brian&lt;/author&gt;&lt;/authors&gt;&lt;/contributors&gt;&lt;titles&gt;&lt;title&gt;Current major depression is associated with greater sensitivity to the motivational effect of both negative mood induction and abstinence on tobacco-seeking behavior&lt;/title&gt;&lt;secondary-title&gt;Drug and Alcohol Dependence&lt;/secondary-title&gt;&lt;/titles&gt;&lt;periodical&gt;&lt;full-title&gt;Drug and Alcohol Dependence&lt;/full-title&gt;&lt;abbr-1&gt;Drug Alcohol Depend.&lt;/abbr-1&gt;&lt;/periodical&gt;&lt;pages&gt;1-6&lt;/pages&gt;&lt;volume&gt;176&lt;/volume&gt;&lt;keywords&gt;&lt;keyword&gt;Depression&lt;/keyword&gt;&lt;keyword&gt;Smoking&lt;/keyword&gt;&lt;keyword&gt;Vulnerability&lt;/keyword&gt;&lt;keyword&gt;Mood induction&lt;/keyword&gt;&lt;keyword&gt;Abstinence&lt;/keyword&gt;&lt;/keywords&gt;&lt;dates&gt;&lt;year&gt;2017&lt;/year&gt;&lt;pub-dates&gt;&lt;date&gt;7/1/&lt;/date&gt;&lt;/pub-dates&gt;&lt;/dates&gt;&lt;isbn&gt;0376-8716&lt;/isbn&gt;&lt;urls&gt;&lt;related-urls&gt;&lt;url&gt;http://www.sciencedirect.com/science/article/pii/S037687161730159X&lt;/url&gt;&lt;/related-urls&gt;&lt;/urls&gt;&lt;electronic-resource-num&gt;https://doi.org/10.1016/j.drugalcdep.2017.02.009&lt;/electronic-resource-num&gt;&lt;/record&gt;&lt;/Cite&gt;&lt;/EndNote&gt;</w:instrText>
      </w:r>
      <w:r w:rsidR="00F47AA4" w:rsidRPr="00F87B31">
        <w:fldChar w:fldCharType="separate"/>
      </w:r>
      <w:r w:rsidR="00F47AA4" w:rsidRPr="00F87B31">
        <w:rPr>
          <w:noProof/>
        </w:rPr>
        <w:t>(Hogarth, Mathew, &amp; Hitsman, 2017)</w:t>
      </w:r>
      <w:r w:rsidR="00F47AA4" w:rsidRPr="00F87B31">
        <w:fldChar w:fldCharType="end"/>
      </w:r>
      <w:r w:rsidR="00343976" w:rsidRPr="00F87B31">
        <w:t xml:space="preserve">. Furthermore, </w:t>
      </w:r>
      <w:r w:rsidR="00B514C6" w:rsidRPr="00F87B31">
        <w:t>related</w:t>
      </w:r>
      <w:r w:rsidR="00343976" w:rsidRPr="00F87B31">
        <w:t xml:space="preserve"> choice procedures</w:t>
      </w:r>
      <w:r w:rsidRPr="00F87B31">
        <w:t xml:space="preserve"> have demonstrated the sensitivity of alcohol choice to </w:t>
      </w:r>
      <w:r w:rsidR="00B514C6" w:rsidRPr="00F87B31">
        <w:t xml:space="preserve">taste aversion learning </w:t>
      </w:r>
      <w:r w:rsidR="00B514C6" w:rsidRPr="00F87B31">
        <w:fldChar w:fldCharType="begin"/>
      </w:r>
      <w:r w:rsidR="004C66A6" w:rsidRPr="00F87B31">
        <w:instrText xml:space="preserve"> ADDIN EN.CITE &lt;EndNote&gt;&lt;Cite&gt;&lt;Author&gt;Rose&lt;/Author&gt;&lt;Year&gt;2013&lt;/Year&gt;&lt;RecNum&gt;4885&lt;/RecNum&gt;&lt;DisplayText&gt;(Rose, Brown, Field, &amp;amp; Hogarth, 2013)&lt;/DisplayText&gt;&lt;record&gt;&lt;rec-number&gt;4885&lt;/rec-number&gt;&lt;foreign-keys&gt;&lt;key app="EN" db-id="s529rw2f5ewwxae0fvjx25x5ta9wfwdvaf0x" timestamp="1372134779"&gt;4885&lt;/key&gt;&lt;/foreign-keys&gt;&lt;ref-type name="Journal Article"&gt;17&lt;/ref-type&gt;&lt;contributors&gt;&lt;authors&gt;&lt;author&gt;Rose, Abigail K.&lt;/author&gt;&lt;author&gt;Brown, Kyle&lt;/author&gt;&lt;author&gt;Field, Matt&lt;/author&gt;&lt;author&gt;Hogarth, Lee&lt;/author&gt;&lt;/authors&gt;&lt;/contributors&gt;&lt;titles&gt;&lt;title&gt;The contributions of value-based decision-making and attentional bias to alcohol-seeking following devaluation&lt;/title&gt;&lt;secondary-title&gt;Addiction&lt;/secondary-title&gt;&lt;/titles&gt;&lt;periodical&gt;&lt;full-title&gt;Addiction&lt;/full-title&gt;&lt;abbr-1&gt;Addiction&lt;/abbr-1&gt;&lt;/periodical&gt;&lt;pages&gt;1241-1249&lt;/pages&gt;&lt;volume&gt;108&lt;/volume&gt;&lt;number&gt;7&lt;/number&gt;&lt;keywords&gt;&lt;keyword&gt;Alcohol-seeking&lt;/keyword&gt;&lt;keyword&gt;attentional bias&lt;/keyword&gt;&lt;keyword&gt;concurrent choice&lt;/keyword&gt;&lt;keyword&gt;devaluation&lt;/keyword&gt;&lt;keyword&gt;social drinkers&lt;/keyword&gt;&lt;keyword&gt;value-based decision making&lt;/keyword&gt;&lt;/keywords&gt;&lt;dates&gt;&lt;year&gt;2013&lt;/year&gt;&lt;/dates&gt;&lt;isbn&gt;1360-0443&lt;/isbn&gt;&lt;urls&gt;&lt;related-urls&gt;&lt;url&gt;http://dx.doi.org/10.1111/add.12152&lt;/url&gt;&lt;/related-urls&gt;&lt;/urls&gt;&lt;electronic-resource-num&gt;10.1111/add.12152&lt;/electronic-resource-num&gt;&lt;/record&gt;&lt;/Cite&gt;&lt;/EndNote&gt;</w:instrText>
      </w:r>
      <w:r w:rsidR="00B514C6" w:rsidRPr="00F87B31">
        <w:fldChar w:fldCharType="separate"/>
      </w:r>
      <w:r w:rsidR="004C66A6" w:rsidRPr="00F87B31">
        <w:rPr>
          <w:noProof/>
        </w:rPr>
        <w:t>(Rose, Brown, Field, &amp; Hogarth, 2013)</w:t>
      </w:r>
      <w:r w:rsidR="00B514C6" w:rsidRPr="00F87B31">
        <w:fldChar w:fldCharType="end"/>
      </w:r>
      <w:r w:rsidR="00B514C6" w:rsidRPr="00F87B31">
        <w:t xml:space="preserve">, </w:t>
      </w:r>
      <w:r w:rsidRPr="00F87B31">
        <w:t xml:space="preserve">and the sensitivity of tobacco choice to mood induction </w:t>
      </w:r>
      <w:r w:rsidRPr="00F87B31">
        <w:fldChar w:fldCharType="begin"/>
      </w:r>
      <w:r w:rsidRPr="00F87B31">
        <w:instrText xml:space="preserve"> ADDIN EN.CITE &lt;EndNote&gt;&lt;Cite&gt;&lt;Author&gt;Hogarth&lt;/Author&gt;&lt;Year&gt;2015&lt;/Year&gt;&lt;RecNum&gt;5910&lt;/RecNum&gt;&lt;DisplayText&gt;(Hogarth et al., 2015)&lt;/DisplayText&gt;&lt;record&gt;&lt;rec-number&gt;5910&lt;/rec-number&gt;&lt;foreign-keys&gt;&lt;key app="EN" db-id="s529rw2f5ewwxae0fvjx25x5ta9wfwdvaf0x" timestamp="1442396057"&gt;5910&lt;/key&gt;&lt;/foreign-keys&gt;&lt;ref-type name="Journal Article"&gt;17&lt;/ref-type&gt;&lt;contributors&gt;&lt;authors&gt;&lt;author&gt;Hogarth, L.&lt;/author&gt;&lt;author&gt;He, Z.&lt;/author&gt;&lt;author&gt;Chase, H. W.&lt;/author&gt;&lt;author&gt;Wills, A. J.&lt;/author&gt;&lt;author&gt;Troisi, J, II&lt;/author&gt;&lt;author&gt;Leventhal, A. M.&lt;/author&gt;&lt;author&gt;Mathew, A. R.&lt;/author&gt;&lt;author&gt;Hitsman, B.&lt;/author&gt;&lt;/authors&gt;&lt;/contributors&gt;&lt;titles&gt;&lt;title&gt;Negative mood reverses devaluation of goal-directed drug-seeking favouring an incentive learning account of drug dependence&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3235-3247&lt;/pages&gt;&lt;volume&gt;232&lt;/volume&gt;&lt;number&gt;17&lt;/number&gt;&lt;keywords&gt;&lt;keyword&gt;Incentive learning&lt;/keyword&gt;&lt;keyword&gt;Goal-directed learning&lt;/keyword&gt;&lt;keyword&gt;Drug-seeking&lt;/keyword&gt;&lt;keyword&gt;Negative mood&lt;/keyword&gt;&lt;keyword&gt;Depression&lt;/keyword&gt;&lt;keyword&gt;Allostasis&lt;/keyword&gt;&lt;keyword&gt;Discriminative stimuli&lt;/keyword&gt;&lt;keyword&gt;Motivating operations&lt;/keyword&gt;&lt;keyword&gt;Negative reinforcement&lt;/keyword&gt;&lt;/keywords&gt;&lt;dates&gt;&lt;year&gt;2015&lt;/year&gt;&lt;pub-dates&gt;&lt;date&gt;2015/09/01&lt;/date&gt;&lt;/pub-dates&gt;&lt;/dates&gt;&lt;publisher&gt;Springer Berlin Heidelberg&lt;/publisher&gt;&lt;isbn&gt;0033-3158&lt;/isbn&gt;&lt;urls&gt;&lt;related-urls&gt;&lt;url&gt;http://dx.doi.org/10.1007/s00213-015-3977-z&lt;/url&gt;&lt;/related-urls&gt;&lt;/urls&gt;&lt;electronic-resource-num&gt;10.1007/s00213-015-3977-z&lt;/electronic-resource-num&gt;&lt;language&gt;English&lt;/language&gt;&lt;/record&gt;&lt;/Cite&gt;&lt;/EndNote&gt;</w:instrText>
      </w:r>
      <w:r w:rsidRPr="00F87B31">
        <w:fldChar w:fldCharType="separate"/>
      </w:r>
      <w:r w:rsidRPr="00F87B31">
        <w:rPr>
          <w:noProof/>
        </w:rPr>
        <w:t>(Hogarth et al., 2015)</w:t>
      </w:r>
      <w:r w:rsidRPr="00F87B31">
        <w:fldChar w:fldCharType="end"/>
      </w:r>
      <w:r w:rsidRPr="00F87B31">
        <w:t xml:space="preserve">, alternative reinforcer value </w:t>
      </w:r>
      <w:r w:rsidRPr="00F87B31">
        <w:fldChar w:fldCharType="begin"/>
      </w:r>
      <w:r w:rsidRPr="00F87B31">
        <w:instrText xml:space="preserve"> ADDIN EN.CITE &lt;EndNote&gt;&lt;Cite&gt;&lt;Author&gt;Stoops&lt;/Author&gt;&lt;Year&gt;2011&lt;/Year&gt;&lt;RecNum&gt;4055&lt;/RecNum&gt;&lt;DisplayText&gt;(Stoops, Poole, Vansickel, &amp;amp; Rush, 2011)&lt;/DisplayText&gt;&lt;record&gt;&lt;rec-number&gt;4055&lt;/rec-number&gt;&lt;foreign-keys&gt;&lt;key app="EN" db-id="s529rw2f5ewwxae0fvjx25x5ta9wfwdvaf0x" timestamp="1321620587"&gt;4055&lt;/key&gt;&lt;/foreign-keys&gt;&lt;ref-type name="Journal Article"&gt;17&lt;/ref-type&gt;&lt;contributors&gt;&lt;authors&gt;&lt;author&gt;Stoops, William W.&lt;/author&gt;&lt;author&gt;Poole, Mégan M.&lt;/author&gt;&lt;author&gt;Vansickel, Andrea R.&lt;/author&gt;&lt;author&gt;Rush, Craig R.&lt;/author&gt;&lt;/authors&gt;&lt;/contributors&gt;&lt;titles&gt;&lt;title&gt;Influence of escalating alternative reinforcer values on cigarette choice&lt;/title&gt;&lt;secondary-title&gt;Behavioural Processes&lt;/secondary-title&gt;&lt;/titles&gt;&lt;periodical&gt;&lt;full-title&gt;Behavioural Processes&lt;/full-title&gt;&lt;abbr-1&gt;Behav. Processes&lt;/abbr-1&gt;&lt;/periodical&gt;&lt;pages&gt;302-305&lt;/pages&gt;&lt;volume&gt;87&lt;/volume&gt;&lt;number&gt;3&lt;/number&gt;&lt;keywords&gt;&lt;keyword&gt;Alternative reinforcer&lt;/keyword&gt;&lt;keyword&gt;Cigarette smoking&lt;/keyword&gt;&lt;keyword&gt;Choice&lt;/keyword&gt;&lt;keyword&gt;Humans&lt;/keyword&gt;&lt;/keywords&gt;&lt;dates&gt;&lt;year&gt;2011&lt;/year&gt;&lt;/dates&gt;&lt;isbn&gt;0376-6357&lt;/isbn&gt;&lt;urls&gt;&lt;related-urls&gt;&lt;url&gt;http://www.sciencedirect.com/science/article/pii/S0376635711000842&lt;/url&gt;&lt;/related-urls&gt;&lt;/urls&gt;&lt;electronic-resource-num&gt;10.1016/j.beproc.2011.05.002&lt;/electronic-resource-num&gt;&lt;/record&gt;&lt;/Cite&gt;&lt;/EndNote&gt;</w:instrText>
      </w:r>
      <w:r w:rsidRPr="00F87B31">
        <w:fldChar w:fldCharType="separate"/>
      </w:r>
      <w:r w:rsidRPr="00F87B31">
        <w:rPr>
          <w:noProof/>
        </w:rPr>
        <w:t>(Stoops, Poole, Vansickel, &amp; Rush, 2011)</w:t>
      </w:r>
      <w:r w:rsidRPr="00F87B31">
        <w:fldChar w:fldCharType="end"/>
      </w:r>
      <w:r w:rsidRPr="00F87B31">
        <w:t>,</w:t>
      </w:r>
      <w:r w:rsidRPr="00F87B31">
        <w:rPr>
          <w:rFonts w:eastAsia="Calibri"/>
        </w:rPr>
        <w:t xml:space="preserve"> acute satiety </w:t>
      </w:r>
      <w:r w:rsidRPr="00F87B31">
        <w:fldChar w:fldCharType="begin"/>
      </w:r>
      <w:r w:rsidRPr="00F87B31">
        <w:instrText xml:space="preserve"> ADDIN EN.CITE &lt;EndNote&gt;&lt;Cite&gt;&lt;Author&gt;Hogarth&lt;/Author&gt;&lt;Year&gt;2011&lt;/Year&gt;&lt;RecNum&gt;265&lt;/RecNum&gt;&lt;DisplayText&gt;(Hogarth &amp;amp; Chase, 2011)&lt;/DisplayText&gt;&lt;record&gt;&lt;rec-number&gt;265&lt;/rec-number&gt;&lt;foreign-keys&gt;&lt;key app="EN" db-id="rd0pd205t900xmeexzlv2x549t2xz0ttfxas" timestamp="1487333421"&gt;265&lt;/key&gt;&lt;/foreign-keys&gt;&lt;ref-type name="Journal Article"&gt;17&lt;/ref-type&gt;&lt;contributors&gt;&lt;authors&gt;&lt;author&gt;Hogarth, L.&lt;/author&gt;&lt;author&gt;Chase, H. W.&lt;/author&gt;&lt;/authors&gt;&lt;/contributors&gt;&lt;auth-address&gt;School of Psychology, University of Nottingham, UK. lee.hogarth@nottingham.ac.uk&lt;/auth-address&gt;&lt;titles&gt;&lt;title&gt;Parallel goal-directed and habitual control of human drug-seeking: implications for dependence vulnerability&lt;/title&gt;&lt;secondary-title&gt;J Exp Psychol Anim Behav Process&lt;/secondary-title&gt;&lt;/titles&gt;&lt;periodical&gt;&lt;full-title&gt;J Exp Psychol Anim Behav Process&lt;/full-title&gt;&lt;/periodical&gt;&lt;pages&gt;261-76&lt;/pages&gt;&lt;volume&gt;37&lt;/volume&gt;&lt;number&gt;3&lt;/number&gt;&lt;keywords&gt;&lt;keyword&gt;Adolescent&lt;/keyword&gt;&lt;keyword&gt;Adult&lt;/keyword&gt;&lt;keyword&gt;Association&lt;/keyword&gt;&lt;keyword&gt;Choice Behavior/*physiology&lt;/keyword&gt;&lt;keyword&gt;Cues&lt;/keyword&gt;&lt;keyword&gt;Drug-Seeking Behavior/*physiology&lt;/keyword&gt;&lt;keyword&gt;Extinction, Psychological/*physiology&lt;/keyword&gt;&lt;keyword&gt;Goals&lt;/keyword&gt;&lt;keyword&gt;Humans&lt;/keyword&gt;&lt;keyword&gt;Smoking/*psychology&lt;/keyword&gt;&lt;keyword&gt;Smoking Cessation&lt;/keyword&gt;&lt;keyword&gt;Transfer (Psychology)/*physiology&lt;/keyword&gt;&lt;/keywords&gt;&lt;dates&gt;&lt;year&gt;2011&lt;/year&gt;&lt;pub-dates&gt;&lt;date&gt;Jul&lt;/date&gt;&lt;/pub-dates&gt;&lt;/dates&gt;&lt;isbn&gt;1939-2184 (Electronic)&amp;#xD;0097-7403 (Linking)&lt;/isbn&gt;&lt;accession-num&gt;21500933&lt;/accession-num&gt;&lt;urls&gt;&lt;related-urls&gt;&lt;url&gt;https://www.ncbi.nlm.nih.gov/pubmed/21500933&lt;/url&gt;&lt;/related-urls&gt;&lt;/urls&gt;&lt;electronic-resource-num&gt;10.1037/a0022913&lt;/electronic-resource-num&gt;&lt;/record&gt;&lt;/Cite&gt;&lt;/EndNote&gt;</w:instrText>
      </w:r>
      <w:r w:rsidRPr="00F87B31">
        <w:fldChar w:fldCharType="separate"/>
      </w:r>
      <w:r w:rsidRPr="00F87B31">
        <w:rPr>
          <w:noProof/>
        </w:rPr>
        <w:t>(Hogarth &amp; Chase, 2011)</w:t>
      </w:r>
      <w:r w:rsidRPr="00F87B31">
        <w:fldChar w:fldCharType="end"/>
      </w:r>
      <w:r w:rsidRPr="00F87B31">
        <w:t xml:space="preserve">, nicotine replacement pharmacotherapy </w:t>
      </w:r>
      <w:r w:rsidRPr="00F87B31">
        <w:fldChar w:fldCharType="begin"/>
      </w:r>
      <w:r w:rsidRPr="00F87B31">
        <w:instrText xml:space="preserve"> ADDIN EN.CITE &lt;EndNote&gt;&lt;Cite&gt;&lt;Author&gt;Hogarth&lt;/Author&gt;&lt;Year&gt;2012&lt;/Year&gt;&lt;RecNum&gt;4409&lt;/RecNum&gt;&lt;DisplayText&gt;(Hogarth, 2012)&lt;/DisplayText&gt;&lt;record&gt;&lt;rec-number&gt;4409&lt;/rec-number&gt;&lt;foreign-keys&gt;&lt;key app="EN" db-id="s529rw2f5ewwxae0fvjx25x5ta9wfwdvaf0x" timestamp="1343263887"&gt;4409&lt;/key&gt;&lt;/foreign-keys&gt;&lt;ref-type name="Journal Article"&gt;17&lt;/ref-type&gt;&lt;contributors&gt;&lt;authors&gt;&lt;author&gt;Hogarth, L.&lt;/author&gt;&lt;/authors&gt;&lt;/contributors&gt;&lt;auth-address&gt;Hogarth, Lee: School of Psychology, University of New South Wales, Sydney, NSW, Australia, 2052, l.hogarth@unsw.edu.au&lt;/auth-address&gt;&lt;titles&gt;&lt;title&gt;Goal-directed and transfer-cue-elicited drug-seeking are dissociated by pharmacotherapy: Evidence for independent additive controllers&lt;/title&gt;&lt;secondary-title&gt;Journal of Experimental Psychology: Animal Behavior Processes&lt;/secondary-title&gt;&lt;/titles&gt;&lt;periodical&gt;&lt;full-title&gt;Journal of Experimental Psychology: Animal Behavior Processes&lt;/full-title&gt;&lt;abbr-1&gt;J. Exp. Psychol.: Anim. Behav. Processes&lt;/abbr-1&gt;&lt;/periodical&gt;&lt;pages&gt;266-278&lt;/pages&gt;&lt;volume&gt;38&lt;/volume&gt;&lt;number&gt;3&lt;/number&gt;&lt;keywords&gt;&lt;keyword&gt;Pavlovian transfer&lt;/keyword&gt;&lt;keyword&gt;addiction&lt;/keyword&gt;&lt;keyword&gt;goal-directed action&lt;/keyword&gt;&lt;keyword&gt;outcome revaluation&lt;/keyword&gt;&lt;keyword&gt;drug-seeking&lt;/keyword&gt;&lt;keyword&gt;pharmacotherapy&lt;/keyword&gt;&lt;keyword&gt;nicotine replacement therapy&lt;/keyword&gt;&lt;keyword&gt;transfer cues&lt;/keyword&gt;&lt;/keywords&gt;&lt;dates&gt;&lt;year&gt;2012&lt;/year&gt;&lt;/dates&gt;&lt;pub-location&gt;US&lt;/pub-location&gt;&lt;publisher&gt;American Psychological Association&lt;/publisher&gt;&lt;isbn&gt;1939-2184(Electronic);0097-7403(Print)&lt;/isbn&gt;&lt;urls&gt;&lt;/urls&gt;&lt;electronic-resource-num&gt;10.1037/a0028914&lt;/electronic-resource-num&gt;&lt;/record&gt;&lt;/Cite&gt;&lt;/EndNote&gt;</w:instrText>
      </w:r>
      <w:r w:rsidRPr="00F87B31">
        <w:fldChar w:fldCharType="separate"/>
      </w:r>
      <w:r w:rsidRPr="00F87B31">
        <w:rPr>
          <w:noProof/>
        </w:rPr>
        <w:t>(Hogarth, 2012)</w:t>
      </w:r>
      <w:r w:rsidRPr="00F87B31">
        <w:fldChar w:fldCharType="end"/>
      </w:r>
      <w:r w:rsidRPr="00F87B31">
        <w:t xml:space="preserve"> and </w:t>
      </w:r>
      <w:r w:rsidR="00965F3B" w:rsidRPr="00F87B31">
        <w:t>t</w:t>
      </w:r>
      <w:r w:rsidR="00965F3B" w:rsidRPr="00F87B31">
        <w:rPr>
          <w:rFonts w:eastAsia="Calibri"/>
        </w:rPr>
        <w:t>obacco dependence severity</w:t>
      </w:r>
      <w:r w:rsidR="005F5C52" w:rsidRPr="00F87B31">
        <w:rPr>
          <w:rFonts w:eastAsia="Calibri"/>
        </w:rPr>
        <w:t xml:space="preserve"> </w:t>
      </w:r>
      <w:r w:rsidR="00965F3B" w:rsidRPr="00F87B31">
        <w:fldChar w:fldCharType="begin">
          <w:fldData xml:space="preserve">PEVuZE5vdGU+PENpdGU+PEF1dGhvcj5Ib2dhcnRoPC9BdXRob3I+PFllYXI+MjAxMjwvWWVhcj48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</w:fldData>
        </w:fldChar>
      </w:r>
      <w:r w:rsidR="00F47AA4" w:rsidRPr="00F87B31">
        <w:instrText xml:space="preserve"> ADDIN EN.CITE </w:instrText>
      </w:r>
      <w:r w:rsidR="00F47AA4" w:rsidRPr="00F87B31">
        <w:fldChar w:fldCharType="begin">
          <w:fldData xml:space="preserve">PEVuZE5vdGU+PENpdGU+PEF1dGhvcj5Ib2dhcnRoPC9BdXRob3I+PFllYXI+MjAxMjwvWWVhcj48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</w:fldData>
        </w:fldChar>
      </w:r>
      <w:r w:rsidR="00F47AA4" w:rsidRPr="00F87B31">
        <w:instrText xml:space="preserve"> ADDIN EN.CITE.DATA </w:instrText>
      </w:r>
      <w:r w:rsidR="00F47AA4" w:rsidRPr="00F87B31">
        <w:fldChar w:fldCharType="end"/>
      </w:r>
      <w:r w:rsidR="00965F3B" w:rsidRPr="00F87B31">
        <w:fldChar w:fldCharType="separate"/>
      </w:r>
      <w:r w:rsidR="00F47AA4" w:rsidRPr="00F87B31">
        <w:rPr>
          <w:noProof/>
        </w:rPr>
        <w:t>(Hogarth, 2012; Hogarth &amp; Chase, 2011, 2012)</w:t>
      </w:r>
      <w:r w:rsidR="00965F3B" w:rsidRPr="00F87B31">
        <w:fldChar w:fldCharType="end"/>
      </w:r>
      <w:r w:rsidRPr="00F87B31">
        <w:t xml:space="preserve">. </w:t>
      </w:r>
      <w:r w:rsidR="00965F3B" w:rsidRPr="00F87B31">
        <w:t xml:space="preserve">Finally, </w:t>
      </w:r>
      <w:r w:rsidRPr="00F87B31">
        <w:t xml:space="preserve">in animals, two-alternative self-administration models have revealed the sensitivity of drug choice to a wide range of manipulations of drug value </w:t>
      </w:r>
      <w:r w:rsidR="00350C9C" w:rsidRPr="00F87B31">
        <w:fldChar w:fldCharType="begin">
          <w:fldData xml:space="preserve">PEVuZE5vdGU+PENpdGU+PEF1dGhvcj5Nb2VsbGVyPC9BdXRob3I+PFllYXI+MjAxNTwvWWVhcj48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</w:fldData>
        </w:fldChar>
      </w:r>
      <w:r w:rsidR="006D486F" w:rsidRPr="00F87B31">
        <w:instrText xml:space="preserve"> ADDIN EN.CITE </w:instrText>
      </w:r>
      <w:r w:rsidR="006D486F" w:rsidRPr="00F87B31">
        <w:fldChar w:fldCharType="begin">
          <w:fldData xml:space="preserve">PEVuZE5vdGU+PENpdGU+PEF1dGhvcj5Nb2VsbGVyPC9BdXRob3I+PFllYXI+MjAxNTwvWWVhcj48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</w:fldData>
        </w:fldChar>
      </w:r>
      <w:r w:rsidR="006D486F" w:rsidRPr="00F87B31">
        <w:instrText xml:space="preserve"> ADDIN EN.CITE.DATA </w:instrText>
      </w:r>
      <w:r w:rsidR="006D486F" w:rsidRPr="00F87B31">
        <w:fldChar w:fldCharType="end"/>
      </w:r>
      <w:r w:rsidR="00350C9C" w:rsidRPr="00F87B31">
        <w:fldChar w:fldCharType="separate"/>
      </w:r>
      <w:r w:rsidR="006D486F" w:rsidRPr="00F87B31">
        <w:rPr>
          <w:noProof/>
        </w:rPr>
        <w:t>(Ahmed, 2010; Moeller &amp; Stoops, 2015; Nader &amp; Woolverton, 1991; Nader &amp; Woolverton, 1992; Panlilio, Hogarth, &amp; Shoaib, 2015)</w:t>
      </w:r>
      <w:r w:rsidR="00350C9C" w:rsidRPr="00F87B31">
        <w:fldChar w:fldCharType="end"/>
      </w:r>
      <w:r w:rsidR="00350C9C" w:rsidRPr="00F87B31">
        <w:t xml:space="preserve">. </w:t>
      </w:r>
    </w:p>
    <w:p w14:paraId="16508FA6" w14:textId="5F6B5E32" w:rsidR="00E05AAC" w:rsidRPr="00F87B31" w:rsidRDefault="007F2E0E" w:rsidP="00E260AC">
      <w:r w:rsidRPr="00F87B31">
        <w:t>T</w:t>
      </w:r>
      <w:r w:rsidR="005F5C52" w:rsidRPr="00F87B31">
        <w:t xml:space="preserve">he current study </w:t>
      </w:r>
      <w:r w:rsidR="00CB622E" w:rsidRPr="00F87B31">
        <w:t>tested</w:t>
      </w:r>
      <w:r w:rsidR="005F5C52" w:rsidRPr="00F87B31">
        <w:t xml:space="preserve"> whether a negative mood induction procedure combining self-referential negative statements and sad music </w:t>
      </w:r>
      <w:r w:rsidRPr="00F87B31">
        <w:t xml:space="preserve">would augment percent alcohol choice in a concurrent pictorial choice procedure in hazardous drinkers. </w:t>
      </w:r>
      <w:r w:rsidR="00CB622E" w:rsidRPr="00F87B31">
        <w:t xml:space="preserve">Forty </w:t>
      </w:r>
      <w:r w:rsidR="00095F61" w:rsidRPr="00F87B31">
        <w:t>eight</w:t>
      </w:r>
      <w:r w:rsidR="00CB622E" w:rsidRPr="00F87B31">
        <w:t xml:space="preserve"> hazardous drinkers completed questionnaires of alcohol dependence, drinking coping motives</w:t>
      </w:r>
      <w:r w:rsidR="00095F61" w:rsidRPr="00F87B31">
        <w:t xml:space="preserve"> and depression symptoms</w:t>
      </w:r>
      <w:r w:rsidR="00CB622E" w:rsidRPr="00F87B31">
        <w:t xml:space="preserve">. </w:t>
      </w:r>
      <w:r w:rsidRPr="00F87B31">
        <w:t xml:space="preserve">Baseline alcohol-seeking was measured by percent choice to enlarge alcohol versus food related thumbnail images in two-alternative forced choice trials. Negative </w:t>
      </w:r>
      <w:r w:rsidR="00CB622E" w:rsidRPr="00F87B31">
        <w:t xml:space="preserve">and then positive </w:t>
      </w:r>
      <w:r w:rsidRPr="00F87B31">
        <w:t>mood</w:t>
      </w:r>
      <w:r w:rsidR="00AE6ABF" w:rsidRPr="00F87B31">
        <w:t>s</w:t>
      </w:r>
      <w:r w:rsidRPr="00F87B31">
        <w:t xml:space="preserve"> w</w:t>
      </w:r>
      <w:r w:rsidR="00CB622E" w:rsidRPr="00F87B31">
        <w:t>ere</w:t>
      </w:r>
      <w:r w:rsidRPr="00F87B31">
        <w:t xml:space="preserve"> induced by affective statements and music, </w:t>
      </w:r>
      <w:r w:rsidR="00CB622E" w:rsidRPr="00F87B31">
        <w:t xml:space="preserve">and </w:t>
      </w:r>
      <w:r w:rsidRPr="00F87B31">
        <w:t xml:space="preserve">concurrent pictorial alcohol choice was measured after each induction </w:t>
      </w:r>
      <w:r w:rsidR="00CB622E" w:rsidRPr="00F87B31">
        <w:t>procedure</w:t>
      </w:r>
      <w:r w:rsidRPr="00F87B31">
        <w:t>.</w:t>
      </w:r>
      <w:r w:rsidR="00CB622E" w:rsidRPr="00F87B31">
        <w:t xml:space="preserve"> </w:t>
      </w:r>
      <w:r w:rsidR="00EA533C" w:rsidRPr="00F87B31">
        <w:t>Subjective mood</w:t>
      </w:r>
      <w:r w:rsidR="00CB622E" w:rsidRPr="00F87B31">
        <w:t xml:space="preserve"> was measured to validate each induction procedure. </w:t>
      </w:r>
      <w:r w:rsidR="00EA533C" w:rsidRPr="00F87B31">
        <w:t xml:space="preserve">The key prediction was that </w:t>
      </w:r>
      <w:r w:rsidR="00CB622E" w:rsidRPr="00F87B31">
        <w:t>percent alcohol choice would increase fo</w:t>
      </w:r>
      <w:r w:rsidR="00EA533C" w:rsidRPr="00F87B31">
        <w:t>llowing negative mood induction</w:t>
      </w:r>
      <w:r w:rsidR="00CB622E" w:rsidRPr="00F87B31">
        <w:t xml:space="preserve"> and decrease following positive mood induction</w:t>
      </w:r>
      <w:r w:rsidR="00EA533C" w:rsidRPr="00F87B31">
        <w:t>, validating this method as a model of negative mood-induced relapse</w:t>
      </w:r>
      <w:r w:rsidR="00131B19" w:rsidRPr="00F87B31">
        <w:t xml:space="preserve"> in hazardous drinkers</w:t>
      </w:r>
      <w:r w:rsidR="00CB622E" w:rsidRPr="00F87B31">
        <w:t>.</w:t>
      </w:r>
      <w:r w:rsidR="00E05AAC" w:rsidRPr="00F87B31">
        <w:t xml:space="preserve"> </w:t>
      </w:r>
      <w:r w:rsidR="00EA533C" w:rsidRPr="00F87B31">
        <w:t>Seco</w:t>
      </w:r>
      <w:r w:rsidR="00E35323" w:rsidRPr="00F87B31">
        <w:t xml:space="preserve">ndary analysis examined whether </w:t>
      </w:r>
      <w:r w:rsidR="00EA533C" w:rsidRPr="00F87B31">
        <w:t xml:space="preserve">baseline alcohol choice, and </w:t>
      </w:r>
      <w:r w:rsidR="00EA533C" w:rsidRPr="00F87B31">
        <w:lastRenderedPageBreak/>
        <w:t xml:space="preserve">negative mood-induced </w:t>
      </w:r>
      <w:r w:rsidR="00131B19" w:rsidRPr="00F87B31">
        <w:t xml:space="preserve">alcohol choice </w:t>
      </w:r>
      <w:r w:rsidR="00E05AAC" w:rsidRPr="00F87B31">
        <w:t>differ</w:t>
      </w:r>
      <w:r w:rsidR="00E35323" w:rsidRPr="00F87B31">
        <w:t>ed</w:t>
      </w:r>
      <w:r w:rsidR="00E05AAC" w:rsidRPr="00F87B31">
        <w:t xml:space="preserve"> between males and females </w:t>
      </w:r>
      <w:r w:rsidR="00E05AAC" w:rsidRPr="00F87B31">
        <w:fldChar w:fldCharType="begin">
          <w:fldData xml:space="preserve">PEVuZE5vdGU+PENpdGU+PEF1dGhvcj5SdWJvbmlzPC9BdXRob3I+PFllYXI+MTk5NDwvWWVhcj48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</w:fldData>
        </w:fldChar>
      </w:r>
      <w:r w:rsidR="00DC1EB5" w:rsidRPr="00F87B31">
        <w:instrText xml:space="preserve"> ADDIN EN.CITE </w:instrText>
      </w:r>
      <w:r w:rsidR="00DC1EB5" w:rsidRPr="00F87B31">
        <w:fldChar w:fldCharType="begin">
          <w:fldData xml:space="preserve">PEVuZE5vdGU+PENpdGU+PEF1dGhvcj5SdWJvbmlzPC9BdXRob3I+PFllYXI+MTk5NDwvWWVhcj48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</w:fldData>
        </w:fldChar>
      </w:r>
      <w:r w:rsidR="00DC1EB5" w:rsidRPr="00F87B31">
        <w:instrText xml:space="preserve"> ADDIN EN.CITE.DATA </w:instrText>
      </w:r>
      <w:r w:rsidR="00DC1EB5" w:rsidRPr="00F87B31">
        <w:fldChar w:fldCharType="end"/>
      </w:r>
      <w:r w:rsidR="00E05AAC" w:rsidRPr="00F87B31">
        <w:fldChar w:fldCharType="separate"/>
      </w:r>
      <w:r w:rsidR="00DC1EB5" w:rsidRPr="00F87B31">
        <w:rPr>
          <w:noProof/>
        </w:rPr>
        <w:t>(Cyders, et al., 2016; Rubonis, et al., 1994; Willner, et al., 1998)</w:t>
      </w:r>
      <w:r w:rsidR="00E05AAC" w:rsidRPr="00F87B31">
        <w:fldChar w:fldCharType="end"/>
      </w:r>
      <w:r w:rsidR="00E35323" w:rsidRPr="00F87B31">
        <w:t>, or varied</w:t>
      </w:r>
      <w:r w:rsidR="00E05AAC" w:rsidRPr="00F87B31">
        <w:t xml:space="preserve"> with </w:t>
      </w:r>
      <w:r w:rsidR="00131B19" w:rsidRPr="00F87B31">
        <w:t>drinking coping motives</w:t>
      </w:r>
      <w:r w:rsidR="00E35323" w:rsidRPr="00F87B31">
        <w:t xml:space="preserve"> (e.g. </w:t>
      </w:r>
      <w:r w:rsidR="00E35323" w:rsidRPr="00F87B31">
        <w:fldChar w:fldCharType="begin"/>
      </w:r>
      <w:r w:rsidR="00D3580B" w:rsidRPr="00F87B31">
        <w:instrText xml:space="preserve"> ADDIN EN.CITE &lt;EndNote&gt;&lt;Cite&gt;&lt;Author&gt;Field&lt;/Author&gt;&lt;Year&gt;2009&lt;/Year&gt;&lt;RecNum&gt;6185&lt;/RecNum&gt;&lt;DisplayText&gt;(Field &amp;amp; Quigley, 2009)&lt;/DisplayText&gt;&lt;record&gt;&lt;rec-number&gt;6185&lt;/rec-number&gt;&lt;foreign-keys&gt;&lt;key app="EN" db-id="s529rw2f5ewwxae0fvjx25x5ta9wfwdvaf0x" timestamp="1454407139"&gt;6185&lt;/key&gt;&lt;/foreign-keys&gt;&lt;ref-type name="Journal Article"&gt;17&lt;/ref-type&gt;&lt;contributors&gt;&lt;authors&gt;&lt;author&gt;Field, Matt&lt;/author&gt;&lt;author&gt;Quigley, Martin&lt;/author&gt;&lt;/authors&gt;&lt;/contributors&gt;&lt;auth-address&gt;Field, Matt: School of Psychology, University of Liverpool, Liverpool, England, L69 7ZA, mfield@liverpool.ac.uk&lt;/auth-address&gt;&lt;titles&gt;&lt;title&gt;Mild stress increases attentional bias in social drinkers who drink to cope: A replication and extension&lt;/title&gt;&lt;secondary-title&gt;Experimental and Clinical Psychopharmacology&lt;/secondary-title&gt;&lt;/titles&gt;&lt;periodical&gt;&lt;full-title&gt;Experimental and Clinical Psychopharmacology&lt;/full-title&gt;&lt;abbr-1&gt;Exp Clin Psychopharmacol&lt;/abbr-1&gt;&lt;/periodical&gt;&lt;pages&gt;312-319&lt;/pages&gt;&lt;volume&gt;17&lt;/volume&gt;&lt;number&gt;5&lt;/number&gt;&lt;keywords&gt;&lt;keyword&gt;*Alcohol Drinking Patterns&lt;/keyword&gt;&lt;keyword&gt;*Coping Behavior&lt;/keyword&gt;&lt;keyword&gt;*Selective Attention&lt;/keyword&gt;&lt;keyword&gt;*Social Drinking&lt;/keyword&gt;&lt;keyword&gt;*Stress&lt;/keyword&gt;&lt;keyword&gt;Cognitive Bias&lt;/keyword&gt;&lt;keyword&gt;Attentional Bias&lt;/keyword&gt;&lt;/keywords&gt;&lt;dates&gt;&lt;year&gt;2009&lt;/year&gt;&lt;/dates&gt;&lt;pub-location&gt;US&lt;/pub-location&gt;&lt;publisher&gt;American Psychological Association&lt;/publisher&gt;&lt;isbn&gt;1936-2293(Electronic);1064-1297(Print)&lt;/isbn&gt;&lt;urls&gt;&lt;/urls&gt;&lt;electronic-resource-num&gt;10.1037/a0017090&lt;/electronic-resource-num&gt;&lt;/record&gt;&lt;/Cite&gt;&lt;/EndNote&gt;</w:instrText>
      </w:r>
      <w:r w:rsidR="00E35323" w:rsidRPr="00F87B31">
        <w:fldChar w:fldCharType="separate"/>
      </w:r>
      <w:r w:rsidR="00D3580B" w:rsidRPr="00F87B31">
        <w:rPr>
          <w:noProof/>
        </w:rPr>
        <w:t>Field &amp; Quigley, 2009)</w:t>
      </w:r>
      <w:r w:rsidR="00E35323" w:rsidRPr="00F87B31">
        <w:fldChar w:fldCharType="end"/>
      </w:r>
      <w:r w:rsidR="00131B19" w:rsidRPr="00F87B31">
        <w:t xml:space="preserve"> or </w:t>
      </w:r>
      <w:r w:rsidR="00E05AAC" w:rsidRPr="00F87B31">
        <w:t xml:space="preserve">depression symptoms </w:t>
      </w:r>
      <w:r w:rsidR="00E05AAC" w:rsidRPr="00F87B31">
        <w:fldChar w:fldCharType="begin"/>
      </w:r>
      <w:r w:rsidR="00F47AA4" w:rsidRPr="00F87B31">
        <w:instrText xml:space="preserve"> ADDIN EN.CITE &lt;EndNote&gt;&lt;Cite&gt;&lt;Author&gt;Hogarth&lt;/Author&gt;&lt;Year&gt;2017&lt;/Year&gt;&lt;RecNum&gt;6994&lt;/RecNum&gt;&lt;DisplayText&gt;(Hogarth, et al., 2017)&lt;/DisplayText&gt;&lt;record&gt;&lt;rec-number&gt;6994&lt;/rec-number&gt;&lt;foreign-keys&gt;&lt;key app="EN" db-id="s529rw2f5ewwxae0fvjx25x5ta9wfwdvaf0x" timestamp="1493920782"&gt;6994&lt;/key&gt;&lt;/foreign-keys&gt;&lt;ref-type name="Journal Article"&gt;17&lt;/ref-type&gt;&lt;contributors&gt;&lt;authors&gt;&lt;author&gt;Hogarth, L.&lt;/author&gt;&lt;author&gt;Mathew, Amanda R.&lt;/author&gt;&lt;author&gt;Hitsman, Brian&lt;/author&gt;&lt;/authors&gt;&lt;/contributors&gt;&lt;titles&gt;&lt;title&gt;Current major depression is associated with greater sensitivity to the motivational effect of both negative mood induction and abstinence on tobacco-seeking behavior&lt;/title&gt;&lt;secondary-title&gt;Drug and Alcohol Dependence&lt;/secondary-title&gt;&lt;/titles&gt;&lt;periodical&gt;&lt;full-title&gt;Drug and Alcohol Dependence&lt;/full-title&gt;&lt;abbr-1&gt;Drug Alcohol Depend.&lt;/abbr-1&gt;&lt;/periodical&gt;&lt;pages&gt;1-6&lt;/pages&gt;&lt;volume&gt;176&lt;/volume&gt;&lt;keywords&gt;&lt;keyword&gt;Depression&lt;/keyword&gt;&lt;keyword&gt;Smoking&lt;/keyword&gt;&lt;keyword&gt;Vulnerability&lt;/keyword&gt;&lt;keyword&gt;Mood induction&lt;/keyword&gt;&lt;keyword&gt;Abstinence&lt;/keyword&gt;&lt;/keywords&gt;&lt;dates&gt;&lt;year&gt;2017&lt;/year&gt;&lt;pub-dates&gt;&lt;date&gt;7/1/&lt;/date&gt;&lt;/pub-dates&gt;&lt;/dates&gt;&lt;isbn&gt;0376-8716&lt;/isbn&gt;&lt;urls&gt;&lt;related-urls&gt;&lt;url&gt;http://www.sciencedirect.com/science/article/pii/S037687161730159X&lt;/url&gt;&lt;/related-urls&gt;&lt;/urls&gt;&lt;electronic-resource-num&gt;https://doi.org/10.1016/j.drugalcdep.2017.02.009&lt;/electronic-resource-num&gt;&lt;/record&gt;&lt;/Cite&gt;&lt;/EndNote&gt;</w:instrText>
      </w:r>
      <w:r w:rsidR="00E05AAC" w:rsidRPr="00F87B31">
        <w:fldChar w:fldCharType="separate"/>
      </w:r>
      <w:r w:rsidR="00F47AA4" w:rsidRPr="00F87B31">
        <w:rPr>
          <w:noProof/>
        </w:rPr>
        <w:t>(Hogarth, et al., 2017)</w:t>
      </w:r>
      <w:r w:rsidR="00E05AAC" w:rsidRPr="00F87B31">
        <w:fldChar w:fldCharType="end"/>
      </w:r>
      <w:r w:rsidR="00131B19" w:rsidRPr="00F87B31">
        <w:t xml:space="preserve">, </w:t>
      </w:r>
      <w:r w:rsidR="00E35323" w:rsidRPr="00F87B31">
        <w:t>as suggested by</w:t>
      </w:r>
      <w:r w:rsidR="00131B19" w:rsidRPr="00F87B31">
        <w:t xml:space="preserve"> </w:t>
      </w:r>
      <w:r w:rsidR="00FF2CC0" w:rsidRPr="00F87B31">
        <w:t xml:space="preserve">previous studies. </w:t>
      </w:r>
    </w:p>
    <w:p w14:paraId="2BA38296" w14:textId="77777777" w:rsidR="00BE22CD" w:rsidRPr="00F87B31" w:rsidRDefault="00BE22CD" w:rsidP="00E260AC">
      <w:pPr>
        <w:pStyle w:val="Heading2"/>
      </w:pPr>
      <w:r w:rsidRPr="00F87B31">
        <w:t>Method</w:t>
      </w:r>
    </w:p>
    <w:p w14:paraId="3AD57F92" w14:textId="77777777" w:rsidR="00BE22CD" w:rsidRPr="00F87B31" w:rsidRDefault="00BE22CD" w:rsidP="00E260AC">
      <w:pPr>
        <w:pStyle w:val="Heading3"/>
      </w:pPr>
      <w:r w:rsidRPr="00F87B31">
        <w:t>Participants</w:t>
      </w:r>
    </w:p>
    <w:p w14:paraId="2B8BDE08" w14:textId="4CCC3B0F" w:rsidR="00015A84" w:rsidRPr="00F87B31" w:rsidRDefault="00015A84" w:rsidP="00E260AC">
      <w:r w:rsidRPr="00F87B31">
        <w:t>Participants were 4</w:t>
      </w:r>
      <w:r w:rsidR="00277154" w:rsidRPr="00F87B31">
        <w:t>8</w:t>
      </w:r>
      <w:r w:rsidRPr="00F87B31">
        <w:t xml:space="preserve"> adults </w:t>
      </w:r>
      <w:r w:rsidR="00062104" w:rsidRPr="00F87B31">
        <w:t xml:space="preserve">from the community </w:t>
      </w:r>
      <w:r w:rsidRPr="00F87B31">
        <w:t xml:space="preserve">who </w:t>
      </w:r>
      <w:r w:rsidR="00062104" w:rsidRPr="00F87B31">
        <w:t>responded to online adverts</w:t>
      </w:r>
      <w:r w:rsidR="000F3151" w:rsidRPr="00F87B31">
        <w:t>. All participants</w:t>
      </w:r>
      <w:r w:rsidR="005B3CE2" w:rsidRPr="00F87B31">
        <w:t xml:space="preserve"> </w:t>
      </w:r>
      <w:r w:rsidR="00062104" w:rsidRPr="00F87B31">
        <w:t xml:space="preserve">answered yes when asked if they </w:t>
      </w:r>
      <w:r w:rsidRPr="00F87B31">
        <w:t xml:space="preserve">regularly </w:t>
      </w:r>
      <w:r w:rsidR="00062104" w:rsidRPr="00F87B31">
        <w:t>drank</w:t>
      </w:r>
      <w:r w:rsidRPr="00F87B31">
        <w:t xml:space="preserve"> more alcohol per week than specified by UK guidelines</w:t>
      </w:r>
      <w:r w:rsidR="00A948F1" w:rsidRPr="00F87B31">
        <w:t xml:space="preserve"> </w:t>
      </w:r>
      <w:r w:rsidRPr="00F87B31">
        <w:t>(</w:t>
      </w:r>
      <w:r w:rsidR="00B16D17" w:rsidRPr="00F87B31">
        <w:t>21 units for men, 14 for women</w:t>
      </w:r>
      <w:r w:rsidRPr="00F87B31">
        <w:t>)</w:t>
      </w:r>
      <w:r w:rsidR="005B3CE2" w:rsidRPr="00F87B31">
        <w:t>, and reported an Alcohol Use Disorders Inventory (</w:t>
      </w:r>
      <w:r w:rsidR="005D45E7" w:rsidRPr="00F87B31">
        <w:t>AUDIT</w:t>
      </w:r>
      <w:r w:rsidR="005B3CE2" w:rsidRPr="00F87B31">
        <w:t>)</w:t>
      </w:r>
      <w:r w:rsidR="005D45E7" w:rsidRPr="00F87B31">
        <w:t xml:space="preserve"> </w:t>
      </w:r>
      <w:r w:rsidR="005B3CE2" w:rsidRPr="00F87B31">
        <w:t>total score above the hazardous threshold</w:t>
      </w:r>
      <w:r w:rsidR="00E35323" w:rsidRPr="00F87B31">
        <w:t xml:space="preserve"> of </w:t>
      </w:r>
      <w:r w:rsidR="00FA1E02" w:rsidRPr="00F87B31">
        <w:t>≥</w:t>
      </w:r>
      <w:r w:rsidR="005D45E7" w:rsidRPr="00F87B31">
        <w:t xml:space="preserve"> 7</w:t>
      </w:r>
      <w:r w:rsidR="00C13846" w:rsidRPr="00F87B31">
        <w:t xml:space="preserve"> </w:t>
      </w:r>
      <w:r w:rsidR="00C13846" w:rsidRPr="00F87B31">
        <w:fldChar w:fldCharType="begin"/>
      </w:r>
      <w:r w:rsidR="004C66A6" w:rsidRPr="00F87B31">
        <w:instrText xml:space="preserve"> ADDIN EN.CITE &lt;EndNote&gt;&lt;Cite&gt;&lt;Author&gt;Babor&lt;/Author&gt;&lt;Year&gt;2001&lt;/Year&gt;&lt;RecNum&gt;2055&lt;/RecNum&gt;&lt;DisplayText&gt;(Babor, Higgins-Biddle, Saunders, &amp;amp; Monteiro, 2001)&lt;/DisplayText&gt;&lt;record&gt;&lt;rec-number&gt;2055&lt;/rec-number&gt;&lt;foreign-keys&gt;&lt;key app="EN" db-id="s529rw2f5ewwxae0fvjx25x5ta9wfwdvaf0x" timestamp="1284629340"&gt;2055&lt;/key&gt;&lt;/foreign-keys&gt;&lt;ref-type name="Electronic Article"&gt;43&lt;/ref-type&gt;&lt;contributors&gt;&lt;authors&gt;&lt;author&gt;Babor, T. F.&lt;/author&gt;&lt;author&gt;Higgins-Biddle, J. C.&lt;/author&gt;&lt;author&gt;Saunders, J. B.&lt;/author&gt;&lt;author&gt;Monteiro, M. G.&lt;/author&gt;&lt;/authors&gt;&lt;/contributors&gt;&lt;titles&gt;&lt;title&gt;AUDIT: The alcohol use disorders identification test guidelines for use in primary care. Second edition&lt;/title&gt;&lt;/titles&gt;&lt;dates&gt;&lt;year&gt;2001&lt;/year&gt;&lt;/dates&gt;&lt;publisher&gt;Department of Mental Health and Substance Dependence. World Health Organization&lt;/publisher&gt;&lt;urls&gt;&lt;/urls&gt;&lt;/record&gt;&lt;/Cite&gt;&lt;/EndNote&gt;</w:instrText>
      </w:r>
      <w:r w:rsidR="00C13846" w:rsidRPr="00F87B31">
        <w:fldChar w:fldCharType="separate"/>
      </w:r>
      <w:r w:rsidR="004C66A6" w:rsidRPr="00F87B31">
        <w:rPr>
          <w:noProof/>
        </w:rPr>
        <w:t>(Babor, Higgins-Biddle, Saunders, &amp; Monteiro, 2001)</w:t>
      </w:r>
      <w:r w:rsidR="00C13846" w:rsidRPr="00F87B31">
        <w:fldChar w:fldCharType="end"/>
      </w:r>
      <w:r w:rsidR="005D45E7" w:rsidRPr="00F87B31">
        <w:t xml:space="preserve">. </w:t>
      </w:r>
      <w:r w:rsidRPr="00F87B31">
        <w:t>Participants were recompensed with £15. Ethical approval was obtained from the University of Exeter Research Ethics Committee.</w:t>
      </w:r>
      <w:r w:rsidR="0055536A" w:rsidRPr="00F87B31">
        <w:t xml:space="preserve"> </w:t>
      </w:r>
    </w:p>
    <w:p w14:paraId="2FD19227" w14:textId="77777777" w:rsidR="00015A84" w:rsidRPr="00F87B31" w:rsidRDefault="00015A84" w:rsidP="00E260AC">
      <w:pPr>
        <w:pStyle w:val="Heading3"/>
      </w:pPr>
      <w:r w:rsidRPr="00F87B31">
        <w:t>Questionnaires</w:t>
      </w:r>
    </w:p>
    <w:p w14:paraId="15E0B351" w14:textId="58CA1BE6" w:rsidR="00C13846" w:rsidRPr="00F87B31" w:rsidRDefault="006A286D" w:rsidP="00E260AC">
      <w:r w:rsidRPr="00F87B31">
        <w:t>Breath alcohol was recorded</w:t>
      </w:r>
      <w:r w:rsidR="00EF70C0" w:rsidRPr="00F87B31">
        <w:t xml:space="preserve"> with an </w:t>
      </w:r>
      <w:proofErr w:type="spellStart"/>
      <w:r w:rsidR="00EF70C0" w:rsidRPr="00F87B31">
        <w:t>AlcoSense</w:t>
      </w:r>
      <w:proofErr w:type="spellEnd"/>
      <w:r w:rsidR="00EF70C0" w:rsidRPr="00F87B31">
        <w:t xml:space="preserve"> </w:t>
      </w:r>
      <w:proofErr w:type="spellStart"/>
      <w:r w:rsidR="00EF70C0" w:rsidRPr="00F87B31">
        <w:t>Lite</w:t>
      </w:r>
      <w:proofErr w:type="spellEnd"/>
      <w:r w:rsidRPr="00F87B31">
        <w:t xml:space="preserve"> before questionnaires</w:t>
      </w:r>
      <w:r w:rsidR="009849E9" w:rsidRPr="00F87B31">
        <w:t xml:space="preserve"> were administered</w:t>
      </w:r>
      <w:r w:rsidRPr="00F87B31">
        <w:t xml:space="preserve">. </w:t>
      </w:r>
      <w:r w:rsidR="00C13846" w:rsidRPr="00F87B31">
        <w:t>Questionnaires were</w:t>
      </w:r>
      <w:r w:rsidR="00DC1D4A" w:rsidRPr="00F87B31">
        <w:t xml:space="preserve"> as follows. </w:t>
      </w:r>
      <w:r w:rsidR="00C13846" w:rsidRPr="00F87B31">
        <w:t xml:space="preserve"> (1) the Alcohol Use Disorders Inventory Test (AUDIT: </w:t>
      </w:r>
      <w:r w:rsidR="00C13846" w:rsidRPr="00F87B31">
        <w:fldChar w:fldCharType="begin"/>
      </w:r>
      <w:r w:rsidR="00D3580B" w:rsidRPr="00F87B31">
        <w:instrText xml:space="preserve"> ADDIN EN.CITE &lt;EndNote&gt;&lt;Cite&gt;&lt;Author&gt;Babor&lt;/Author&gt;&lt;Year&gt;2001&lt;/Year&gt;&lt;RecNum&gt;2055&lt;/RecNum&gt;&lt;DisplayText&gt;(Babor, et al., 2001)&lt;/DisplayText&gt;&lt;record&gt;&lt;rec-number&gt;2055&lt;/rec-number&gt;&lt;foreign-keys&gt;&lt;key app="EN" db-id="s529rw2f5ewwxae0fvjx25x5ta9wfwdvaf0x" timestamp="1284629340"&gt;2055&lt;/key&gt;&lt;/foreign-keys&gt;&lt;ref-type name="Electronic Article"&gt;43&lt;/ref-type&gt;&lt;contributors&gt;&lt;authors&gt;&lt;author&gt;Babor, T. F.&lt;/author&gt;&lt;author&gt;Higgins-Biddle, J. C.&lt;/author&gt;&lt;author&gt;Saunders, J. B.&lt;/author&gt;&lt;author&gt;Monteiro, M. G.&lt;/author&gt;&lt;/authors&gt;&lt;/contributors&gt;&lt;titles&gt;&lt;title&gt;AUDIT: The alcohol use disorders identification test guidelines for use in primary care. Second edition&lt;/title&gt;&lt;/titles&gt;&lt;dates&gt;&lt;year&gt;2001&lt;/year&gt;&lt;/dates&gt;&lt;publisher&gt;Department of Mental Health and Substance Dependence. World Health Organization&lt;/publisher&gt;&lt;urls&gt;&lt;/urls&gt;&lt;/record&gt;&lt;/Cite&gt;&lt;/EndNote&gt;</w:instrText>
      </w:r>
      <w:r w:rsidR="00C13846" w:rsidRPr="00F87B31">
        <w:fldChar w:fldCharType="separate"/>
      </w:r>
      <w:r w:rsidR="00D3580B" w:rsidRPr="00F87B31">
        <w:rPr>
          <w:noProof/>
        </w:rPr>
        <w:t>(Babor, et al., 2001)</w:t>
      </w:r>
      <w:r w:rsidR="00C13846" w:rsidRPr="00F87B31">
        <w:fldChar w:fldCharType="end"/>
      </w:r>
      <w:r w:rsidR="00C13846" w:rsidRPr="00F87B31">
        <w:t xml:space="preserve">. </w:t>
      </w:r>
      <w:r w:rsidR="00DC1D4A" w:rsidRPr="00F87B31">
        <w:t xml:space="preserve">The total score (range 0-40) was used to index alcohol use and </w:t>
      </w:r>
      <w:r w:rsidR="009849E9" w:rsidRPr="00F87B31">
        <w:t xml:space="preserve">associated </w:t>
      </w:r>
      <w:r w:rsidR="00DC1D4A" w:rsidRPr="00F87B31">
        <w:t xml:space="preserve">problems. Questions </w:t>
      </w:r>
      <w:r w:rsidR="00580F59" w:rsidRPr="00F87B31">
        <w:t>one to three</w:t>
      </w:r>
      <w:r w:rsidR="00DC1D4A" w:rsidRPr="00F87B31">
        <w:t xml:space="preserve"> were used to </w:t>
      </w:r>
      <w:r w:rsidR="003D19E6" w:rsidRPr="00F87B31">
        <w:t>quantify</w:t>
      </w:r>
      <w:r w:rsidR="00DC1D4A" w:rsidRPr="00F87B31">
        <w:t xml:space="preserve"> alcohol consumption: drinking days per week, drinks per drinking day and binge drinking frequency, respectively. </w:t>
      </w:r>
      <w:r w:rsidR="00C13846" w:rsidRPr="00F87B31">
        <w:t xml:space="preserve">(2) The Reasons for Drinking Questionnaire (RFDQ: </w:t>
      </w:r>
      <w:r w:rsidR="00C13846" w:rsidRPr="00F87B31">
        <w:fldChar w:fldCharType="begin"/>
      </w:r>
      <w:r w:rsidR="00D3580B" w:rsidRPr="00F87B31">
        <w:instrText xml:space="preserve"> ADDIN EN.CITE &lt;EndNote&gt;&lt;Cite&gt;&lt;Author&gt;Zywiak&lt;/Author&gt;&lt;Year&gt;1996&lt;/Year&gt;&lt;RecNum&gt;5559&lt;/RecNum&gt;&lt;DisplayText&gt;(Zywiak, Connors, Maisto, &amp;amp; Westerberg, 1996)&lt;/DisplayText&gt;&lt;record&gt;&lt;rec-number&gt;5559&lt;/rec-number&gt;&lt;foreign-keys&gt;&lt;key app="EN" db-id="s529rw2f5ewwxae0fvjx25x5ta9wfwdvaf0x" timestamp="1413379867"&gt;5559&lt;/key&gt;&lt;/foreign-keys&gt;&lt;ref-type name="Journal Article"&gt;17&lt;/ref-type&gt;&lt;contributors&gt;&lt;authors&gt;&lt;author&gt;Zywiak, William H.&lt;/author&gt;&lt;author&gt;Connors, Gerard J.&lt;/author&gt;&lt;author&gt;Maisto, Stephen A.&lt;/author&gt;&lt;author&gt;Westerberg, Verner S.&lt;/author&gt;&lt;/authors&gt;&lt;/contributors&gt;&lt;titles&gt;&lt;title&gt;Relapse research and the Reasons for Drinking Questionnaire: a factor analysis of Marlatt&amp;apos;s relapse taxonomy&lt;/title&gt;&lt;secondary-title&gt;Addiction&lt;/secondary-title&gt;&lt;/titles&gt;&lt;periodical&gt;&lt;full-title&gt;Addiction&lt;/full-title&gt;&lt;abbr-1&gt;Addiction&lt;/abbr-1&gt;&lt;/periodical&gt;&lt;pages&gt;121-130&lt;/pages&gt;&lt;volume&gt;91&lt;/volume&gt;&lt;number&gt;12s1&lt;/number&gt;&lt;dates&gt;&lt;year&gt;1996&lt;/year&gt;&lt;/dates&gt;&lt;publisher&gt;Carfax Publishing Company&lt;/publisher&gt;&lt;isbn&gt;1360-0443&lt;/isbn&gt;&lt;urls&gt;&lt;related-urls&gt;&lt;url&gt;http://dx.doi.org/10.1046/j.1360-0443.91.12s1.2.x&lt;/url&gt;&lt;/related-urls&gt;&lt;/urls&gt;&lt;electronic-resource-num&gt;10.1046/j.1360-0443.91.12s1.2.x&lt;/electronic-resource-num&gt;&lt;/record&gt;&lt;/Cite&gt;&lt;/EndNote&gt;</w:instrText>
      </w:r>
      <w:r w:rsidR="00C13846" w:rsidRPr="00F87B31">
        <w:fldChar w:fldCharType="separate"/>
      </w:r>
      <w:r w:rsidR="00D3580B" w:rsidRPr="00F87B31">
        <w:rPr>
          <w:noProof/>
        </w:rPr>
        <w:t>(Zywiak, Connors, Maisto, &amp; Westerberg, 1996)</w:t>
      </w:r>
      <w:r w:rsidR="00C13846" w:rsidRPr="00F87B31">
        <w:fldChar w:fldCharType="end"/>
      </w:r>
      <w:r w:rsidR="00C13846" w:rsidRPr="00F87B31">
        <w:t xml:space="preserve"> from which the negative coping subscale was examined. This subscale includes 7 items which ask participants to assess how important different reasons for drinking are for their own consumption, including sadness, anger, frustration, anxiety, tension, illness and relationship difficulties, measured on a 0-10 scale ranging from ‘not at all important’ to ‘very </w:t>
      </w:r>
      <w:r w:rsidR="00C13846" w:rsidRPr="00F87B31">
        <w:lastRenderedPageBreak/>
        <w:t xml:space="preserve">important’. (3) The Drinking Motives Questionnaire Revised (DMQ-R </w:t>
      </w:r>
      <w:r w:rsidR="00C13846" w:rsidRPr="00F87B31">
        <w:fldChar w:fldCharType="begin"/>
      </w:r>
      <w:r w:rsidR="00D3580B" w:rsidRPr="00F87B31">
        <w:instrText xml:space="preserve"> ADDIN EN.CITE &lt;EndNote&gt;&lt;Cite&gt;&lt;Author&gt;Cooper&lt;/Author&gt;&lt;Year&gt;1994&lt;/Year&gt;&lt;RecNum&gt;5715&lt;/RecNum&gt;&lt;DisplayText&gt;(Cooper, 1994)&lt;/DisplayText&gt;&lt;record&gt;&lt;rec-number&gt;5715&lt;/rec-number&gt;&lt;foreign-keys&gt;&lt;key app="EN" db-id="s529rw2f5ewwxae0fvjx25x5ta9wfwdvaf0x" timestamp="1420546001"&gt;5715&lt;/key&gt;&lt;/foreign-keys&gt;&lt;ref-type name="Journal Article"&gt;17&lt;/ref-type&gt;&lt;contributors&gt;&lt;authors&gt;&lt;author&gt;Cooper, M. L.&lt;/author&gt;&lt;/authors&gt;&lt;/contributors&gt;&lt;titles&gt;&lt;title&gt;Motivations for alcohol use among adolescents: Development and validation of a four-factor model&lt;/title&gt;&lt;secondary-title&gt;Psychological Assessment&lt;/secondary-title&gt;&lt;/titles&gt;&lt;periodical&gt;&lt;full-title&gt;Psychological Assessment&lt;/full-title&gt;&lt;/periodical&gt;&lt;pages&gt;117-128&lt;/pages&gt;&lt;volume&gt;6&lt;/volume&gt;&lt;number&gt;2&lt;/number&gt;&lt;keywords&gt;&lt;keyword&gt;*Alcohol Drinking Patterns&lt;/keyword&gt;&lt;keyword&gt;*Models&lt;/keyword&gt;&lt;keyword&gt;*Motivation&lt;/keyword&gt;&lt;keyword&gt;Statistical Validity&lt;/keyword&gt;&lt;/keywords&gt;&lt;dates&gt;&lt;year&gt;1994&lt;/year&gt;&lt;/dates&gt;&lt;pub-location&gt;US&lt;/pub-location&gt;&lt;publisher&gt;American Psychological Association&lt;/publisher&gt;&lt;isbn&gt;1939-134X(Electronic);1040-3590(Print)&lt;/isbn&gt;&lt;urls&gt;&lt;/urls&gt;&lt;electronic-resource-num&gt;10.1037/1040-3590.6.2.117&lt;/electronic-resource-num&gt;&lt;/record&gt;&lt;/Cite&gt;&lt;/EndNote&gt;</w:instrText>
      </w:r>
      <w:r w:rsidR="00C13846" w:rsidRPr="00F87B31">
        <w:fldChar w:fldCharType="separate"/>
      </w:r>
      <w:r w:rsidR="00D3580B" w:rsidRPr="00F87B31">
        <w:rPr>
          <w:noProof/>
        </w:rPr>
        <w:t>(Cooper, 1994)</w:t>
      </w:r>
      <w:r w:rsidR="00C13846" w:rsidRPr="00F87B31">
        <w:fldChar w:fldCharType="end"/>
      </w:r>
      <w:r w:rsidR="00C13846" w:rsidRPr="00F87B31">
        <w:t xml:space="preserve"> from which the negative coping subscale was examined. This subscale contains 5 items which ask participants to assess how frequently their drinking is motived by each listed reason – including worries, depression/nervousness, bad mood, to build confidence and to forget problems – rated on a 1-5 scale ranging from ‘almost never’ to ‘almost always’. (4) Beck’s Depression Inventory IA </w:t>
      </w:r>
      <w:r w:rsidR="00D53E59" w:rsidRPr="00F87B31">
        <w:t xml:space="preserve">was used to record depression symptoms </w:t>
      </w:r>
      <w:r w:rsidR="00C13846" w:rsidRPr="00F87B31">
        <w:t xml:space="preserve">(BDI: </w:t>
      </w:r>
      <w:r w:rsidR="00C13846" w:rsidRPr="00F87B31">
        <w:fldChar w:fldCharType="begin"/>
      </w:r>
      <w:r w:rsidR="00D3580B" w:rsidRPr="00F87B31">
        <w:instrText xml:space="preserve"> ADDIN EN.CITE &lt;EndNote&gt;&lt;Cite&gt;&lt;Author&gt;Beck&lt;/Author&gt;&lt;Year&gt;1996&lt;/Year&gt;&lt;RecNum&gt;6538&lt;/RecNum&gt;&lt;DisplayText&gt;(Beck, Steer, Ball, &amp;amp; Ranieri, 1996)&lt;/DisplayText&gt;&lt;record&gt;&lt;rec-number&gt;6538&lt;/rec-number&gt;&lt;foreign-keys&gt;&lt;key app="EN" db-id="s529rw2f5ewwxae0fvjx25x5ta9wfwdvaf0x" timestamp="1469013679"&gt;6538&lt;/key&gt;&lt;/foreign-keys&gt;&lt;ref-type name="Journal Article"&gt;17&lt;/ref-type&gt;&lt;contributors&gt;&lt;authors&gt;&lt;author&gt;Beck, Aaron T.&lt;/author&gt;&lt;author&gt;Steer, Robert A.&lt;/author&gt;&lt;author&gt;Ball, Roberta&lt;/author&gt;&lt;author&gt;Ranieri, William F.&lt;/author&gt;&lt;/authors&gt;&lt;/contributors&gt;&lt;titles&gt;&lt;title&gt;Comparison of Beck Depression Inventories-IA and-II in psychiatric outpatients&lt;/title&gt;&lt;secondary-title&gt;Journal of Personality Assessment&lt;/secondary-title&gt;&lt;/titles&gt;&lt;periodical&gt;&lt;full-title&gt;Journal of Personality Assessment&lt;/full-title&gt;&lt;abbr-1&gt;J. Person. Assess.&lt;/abbr-1&gt;&lt;/periodical&gt;&lt;pages&gt;588-597&lt;/pages&gt;&lt;volume&gt;67&lt;/volume&gt;&lt;number&gt;3&lt;/number&gt;&lt;dates&gt;&lt;year&gt;1996&lt;/year&gt;&lt;pub-dates&gt;&lt;date&gt;1996/12/01&lt;/date&gt;&lt;/pub-dates&gt;&lt;/dates&gt;&lt;publisher&gt;Routledge&lt;/publisher&gt;&lt;isbn&gt;0022-3891&lt;/isbn&gt;&lt;urls&gt;&lt;related-urls&gt;&lt;url&gt;http://dx.doi.org/10.1207/s15327752jpa6703_13&lt;/url&gt;&lt;/related-urls&gt;&lt;/urls&gt;&lt;electronic-resource-num&gt;10.1207/s15327752jpa6703_13&lt;/electronic-resource-num&gt;&lt;/record&gt;&lt;/Cite&gt;&lt;/EndNote&gt;</w:instrText>
      </w:r>
      <w:r w:rsidR="00C13846" w:rsidRPr="00F87B31">
        <w:fldChar w:fldCharType="separate"/>
      </w:r>
      <w:r w:rsidR="00D3580B" w:rsidRPr="00F87B31">
        <w:rPr>
          <w:noProof/>
        </w:rPr>
        <w:t>(Beck, Steer, Ball, &amp; Ranieri, 1996)</w:t>
      </w:r>
      <w:r w:rsidR="00C13846" w:rsidRPr="00F87B31">
        <w:fldChar w:fldCharType="end"/>
      </w:r>
      <w:r w:rsidR="00C13846" w:rsidRPr="00F87B31">
        <w:t xml:space="preserve">.  </w:t>
      </w:r>
    </w:p>
    <w:p w14:paraId="684BF966" w14:textId="77777777" w:rsidR="00CA2199" w:rsidRPr="00F87B31" w:rsidRDefault="00A90991" w:rsidP="00E260AC">
      <w:pPr>
        <w:pStyle w:val="Heading3"/>
      </w:pPr>
      <w:r w:rsidRPr="00F87B31">
        <w:t>Baseline alcohol choice</w:t>
      </w:r>
    </w:p>
    <w:p w14:paraId="45ABA921" w14:textId="77777777" w:rsidR="00BE22CD" w:rsidRPr="00F87B31" w:rsidRDefault="005F6170" w:rsidP="00E260AC">
      <w:pPr>
        <w:rPr>
          <w:b/>
          <w:u w:val="single"/>
        </w:rPr>
      </w:pPr>
      <w:r w:rsidRPr="00F87B31">
        <w:t xml:space="preserve">Instructions stated: ‘In this task you can choose to view images of alcohol and food using the left and right arrow keys. Press the space bar to begin’. </w:t>
      </w:r>
      <w:r w:rsidR="005B3CE2" w:rsidRPr="00F87B31">
        <w:t>As shown in Figure 1</w:t>
      </w:r>
      <w:r w:rsidR="00706617" w:rsidRPr="00F87B31">
        <w:t>A</w:t>
      </w:r>
      <w:r w:rsidR="005B3CE2" w:rsidRPr="00F87B31">
        <w:t>, e</w:t>
      </w:r>
      <w:r w:rsidRPr="00F87B31">
        <w:t>ach trial presented a pair of thumbnail images, one alcohol and one food related randomly in the left and right position, which remained until the left or right arrow key was chosen. This enlarged the chosen image, which remained alone on screen for 2 seconds. Thirty two baseline trials randomly sampled from a set of 28 alcohol images (including beer, wine and spirits) and 28 food images (all typical UK dinners).</w:t>
      </w:r>
    </w:p>
    <w:p w14:paraId="6584201E" w14:textId="77777777" w:rsidR="005F6170" w:rsidRPr="00F87B31" w:rsidRDefault="00177843" w:rsidP="00E260AC">
      <w:pPr>
        <w:pStyle w:val="Heading3"/>
      </w:pPr>
      <w:r w:rsidRPr="00F87B31">
        <w:t>Negative m</w:t>
      </w:r>
      <w:r w:rsidR="005F6170" w:rsidRPr="00F87B31">
        <w:t xml:space="preserve">ood induction </w:t>
      </w:r>
    </w:p>
    <w:p w14:paraId="18D10388" w14:textId="350986FF" w:rsidR="00BE22CD" w:rsidRPr="00F87B31" w:rsidRDefault="005F6170" w:rsidP="00E260AC">
      <w:r w:rsidRPr="00F87B31">
        <w:t xml:space="preserve">Instructions </w:t>
      </w:r>
      <w:r w:rsidR="005B3CE2" w:rsidRPr="00F87B31">
        <w:t xml:space="preserve">then </w:t>
      </w:r>
      <w:r w:rsidRPr="00F87B31">
        <w:t>requested careful attention to statements</w:t>
      </w:r>
      <w:r w:rsidR="00CF525C" w:rsidRPr="00F87B31">
        <w:t xml:space="preserve"> </w:t>
      </w:r>
      <w:r w:rsidR="005B3CE2" w:rsidRPr="00F87B31">
        <w:t xml:space="preserve">and </w:t>
      </w:r>
      <w:r w:rsidRPr="00F87B31">
        <w:t xml:space="preserve">sad music (Barber’s Adagio for Strings) began playing through headphones </w:t>
      </w:r>
      <w:r w:rsidRPr="00F87B31">
        <w:fldChar w:fldCharType="begin"/>
      </w:r>
      <w:r w:rsidR="004C66A6" w:rsidRPr="00F87B31">
        <w:instrText xml:space="preserve"> ADDIN EN.CITE &lt;EndNote&gt;&lt;Cite&gt;&lt;Author&gt;Morrison&lt;/Author&gt;&lt;Year&gt;2008&lt;/Year&gt;&lt;RecNum&gt;3973&lt;/RecNum&gt;&lt;DisplayText&gt;(Morrison &amp;amp; O&amp;apos;Connor, 2008)&lt;/DisplayText&gt;&lt;record&gt;&lt;rec-number&gt;3973&lt;/rec-number&gt;&lt;foreign-keys&gt;&lt;key app="EN" db-id="s529rw2f5ewwxae0fvjx25x5ta9wfwdvaf0x" timestamp="1306930040"&gt;3973&lt;/key&gt;&lt;/foreign-keys&gt;&lt;ref-type name="Journal Article"&gt;17&lt;/ref-type&gt;&lt;contributors&gt;&lt;authors&gt;&lt;author&gt;Morrison, Rebecca&lt;/author&gt;&lt;author&gt;O&amp;apos;Connor, Rory C.&lt;/author&gt;&lt;/authors&gt;&lt;/contributors&gt;&lt;titles&gt;&lt;title&gt;The role of rumination, attentional biases and stress in psychological distress&lt;/title&gt;&lt;secondary-title&gt;British Journal of Psychology&lt;/secondary-title&gt;&lt;/titles&gt;&lt;periodical&gt;&lt;full-title&gt;British Journal of Psychology&lt;/full-title&gt;&lt;/periodical&gt;&lt;pages&gt;191-209&lt;/pages&gt;&lt;volume&gt;99&lt;/volume&gt;&lt;number&gt;2&lt;/number&gt;&lt;dates&gt;&lt;year&gt;2008&lt;/year&gt;&lt;/dates&gt;&lt;publisher&gt;Blackwell Publishing Ltd&lt;/publisher&gt;&lt;isbn&gt;2044-8295&lt;/isbn&gt;&lt;urls&gt;&lt;related-urls&gt;&lt;url&gt;http://dx.doi.org/10.1348/000712607X216080&lt;/url&gt;&lt;/related-urls&gt;&lt;/urls&gt;&lt;electronic-resource-num&gt;10.1348/000712607x216080&lt;/electronic-resource-num&gt;&lt;/record&gt;&lt;/Cite&gt;&lt;/EndNote&gt;</w:instrText>
      </w:r>
      <w:r w:rsidRPr="00F87B31">
        <w:fldChar w:fldCharType="separate"/>
      </w:r>
      <w:r w:rsidR="004C66A6" w:rsidRPr="00F87B31">
        <w:rPr>
          <w:noProof/>
        </w:rPr>
        <w:t>(Morrison &amp; O'Connor, 2008)</w:t>
      </w:r>
      <w:r w:rsidRPr="00F87B31">
        <w:fldChar w:fldCharType="end"/>
      </w:r>
      <w:r w:rsidRPr="00F87B31">
        <w:t xml:space="preserve">. There followed 16 trials in which 16 </w:t>
      </w:r>
      <w:proofErr w:type="spellStart"/>
      <w:r w:rsidR="00277154" w:rsidRPr="00F87B31">
        <w:t>Velten</w:t>
      </w:r>
      <w:proofErr w:type="spellEnd"/>
      <w:r w:rsidR="00277154" w:rsidRPr="00F87B31">
        <w:t xml:space="preserve"> self-referential negative statements </w:t>
      </w:r>
      <w:r w:rsidR="005B3CE2" w:rsidRPr="00F87B31">
        <w:t>(e.g. ‘</w:t>
      </w:r>
      <w:r w:rsidR="00A90991" w:rsidRPr="00F87B31">
        <w:t>I don’t think thing</w:t>
      </w:r>
      <w:r w:rsidR="00277154" w:rsidRPr="00F87B31">
        <w:t xml:space="preserve">s are ever going to get better’ – for a full list see </w:t>
      </w:r>
      <w:r w:rsidR="00822B43" w:rsidRPr="00F87B31">
        <w:fldChar w:fldCharType="begin"/>
      </w:r>
      <w:r w:rsidR="00D3580B" w:rsidRPr="00F87B31">
        <w:instrText xml:space="preserve"> ADDIN EN.CITE &lt;EndNote&gt;&lt;Cite&gt;&lt;Author&gt;Hogarth&lt;/Author&gt;&lt;Year&gt;2015&lt;/Year&gt;&lt;RecNum&gt;5910&lt;/RecNum&gt;&lt;DisplayText&gt;(Hogarth, et al., 2015)&lt;/DisplayText&gt;&lt;record&gt;&lt;rec-number&gt;5910&lt;/rec-number&gt;&lt;foreign-keys&gt;&lt;key app="EN" db-id="s529rw2f5ewwxae0fvjx25x5ta9wfwdvaf0x" timestamp="1442396057"&gt;5910&lt;/key&gt;&lt;/foreign-keys&gt;&lt;ref-type name="Journal Article"&gt;17&lt;/ref-type&gt;&lt;contributors&gt;&lt;authors&gt;&lt;author&gt;Hogarth, L.&lt;/author&gt;&lt;author&gt;He, Z.&lt;/author&gt;&lt;author&gt;Chase, H. W.&lt;/author&gt;&lt;author&gt;Wills, A. J.&lt;/author&gt;&lt;author&gt;Troisi, J, II&lt;/author&gt;&lt;author&gt;Leventhal, A. M.&lt;/author&gt;&lt;author&gt;Mathew, A. R.&lt;/author&gt;&lt;author&gt;Hitsman, B.&lt;/author&gt;&lt;/authors&gt;&lt;/contributors&gt;&lt;titles&gt;&lt;title&gt;Negative mood reverses devaluation of goal-directed drug-seeking favouring an incentive learning account of drug dependence&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3235-3247&lt;/pages&gt;&lt;volume&gt;232&lt;/volume&gt;&lt;number&gt;17&lt;/number&gt;&lt;keywords&gt;&lt;keyword&gt;Incentive learning&lt;/keyword&gt;&lt;keyword&gt;Goal-directed learning&lt;/keyword&gt;&lt;keyword&gt;Drug-seeking&lt;/keyword&gt;&lt;keyword&gt;Negative mood&lt;/keyword&gt;&lt;keyword&gt;Depression&lt;/keyword&gt;&lt;keyword&gt;Allostasis&lt;/keyword&gt;&lt;keyword&gt;Discriminative stimuli&lt;/keyword&gt;&lt;keyword&gt;Motivating operations&lt;/keyword&gt;&lt;keyword&gt;Negative reinforcement&lt;/keyword&gt;&lt;/keywords&gt;&lt;dates&gt;&lt;year&gt;2015&lt;/year&gt;&lt;pub-dates&gt;&lt;date&gt;2015/09/01&lt;/date&gt;&lt;/pub-dates&gt;&lt;/dates&gt;&lt;publisher&gt;Springer Berlin Heidelberg&lt;/publisher&gt;&lt;isbn&gt;0033-3158&lt;/isbn&gt;&lt;urls&gt;&lt;related-urls&gt;&lt;url&gt;http://dx.doi.org/10.1007/s00213-015-3977-z&lt;/url&gt;&lt;/related-urls&gt;&lt;/urls&gt;&lt;electronic-resource-num&gt;10.1007/s00213-015-3977-z&lt;/electronic-resource-num&gt;&lt;language&gt;English&lt;/language&gt;&lt;/record&gt;&lt;/Cite&gt;&lt;/EndNote&gt;</w:instrText>
      </w:r>
      <w:r w:rsidR="00822B43" w:rsidRPr="00F87B31">
        <w:fldChar w:fldCharType="separate"/>
      </w:r>
      <w:r w:rsidR="00D3580B" w:rsidRPr="00F87B31">
        <w:rPr>
          <w:noProof/>
        </w:rPr>
        <w:t>Hogarth, et al., 2015)</w:t>
      </w:r>
      <w:r w:rsidR="00822B43" w:rsidRPr="00F87B31">
        <w:fldChar w:fldCharType="end"/>
      </w:r>
      <w:r w:rsidR="00A90991" w:rsidRPr="00F87B31">
        <w:t xml:space="preserve"> </w:t>
      </w:r>
      <w:r w:rsidR="00277154" w:rsidRPr="00F87B31">
        <w:t>were presented in</w:t>
      </w:r>
      <w:r w:rsidRPr="00F87B31">
        <w:t xml:space="preserve"> random order for 10 seconds</w:t>
      </w:r>
      <w:r w:rsidR="00277154" w:rsidRPr="00F87B31">
        <w:t xml:space="preserve"> each</w:t>
      </w:r>
      <w:r w:rsidRPr="00F87B31">
        <w:t xml:space="preserve">. </w:t>
      </w:r>
    </w:p>
    <w:p w14:paraId="258129B6" w14:textId="77777777" w:rsidR="00F83490" w:rsidRPr="00F87B31" w:rsidRDefault="00177843" w:rsidP="00E260AC">
      <w:pPr>
        <w:pStyle w:val="Heading3"/>
      </w:pPr>
      <w:r w:rsidRPr="00F87B31">
        <w:t>Negative t</w:t>
      </w:r>
      <w:r w:rsidR="00F83490" w:rsidRPr="00F87B31">
        <w:t>est phase</w:t>
      </w:r>
    </w:p>
    <w:p w14:paraId="6729F286" w14:textId="77777777" w:rsidR="00F83490" w:rsidRPr="00F87B31" w:rsidRDefault="00F83490" w:rsidP="00E260AC">
      <w:r w:rsidRPr="00F87B31">
        <w:lastRenderedPageBreak/>
        <w:t>Instructions stated: ‘You can now view alcohol and food pictures in the same way as before. Press the space bar to continue’. There were 64 test trials each containing a negative statement randomly sampled from the set of 16 and presented for 3 seconds, before an alcohol/food</w:t>
      </w:r>
      <w:r w:rsidR="007E22C6" w:rsidRPr="00F87B31">
        <w:t xml:space="preserve"> image</w:t>
      </w:r>
      <w:r w:rsidRPr="00F87B31">
        <w:t xml:space="preserve"> choice was made </w:t>
      </w:r>
      <w:r w:rsidR="00277154" w:rsidRPr="00F87B31">
        <w:t xml:space="preserve">in </w:t>
      </w:r>
      <w:r w:rsidRPr="00F87B31">
        <w:t>identical</w:t>
      </w:r>
      <w:r w:rsidR="00277154" w:rsidRPr="00F87B31">
        <w:t xml:space="preserve"> fashion</w:t>
      </w:r>
      <w:r w:rsidRPr="00F87B31">
        <w:t xml:space="preserve"> to baseline. </w:t>
      </w:r>
    </w:p>
    <w:p w14:paraId="4F49DC7D" w14:textId="77777777" w:rsidR="00F83490" w:rsidRPr="00F87B31" w:rsidRDefault="00177843" w:rsidP="00E260AC">
      <w:pPr>
        <w:pStyle w:val="Heading3"/>
      </w:pPr>
      <w:r w:rsidRPr="00F87B31">
        <w:t>Positive mood induction</w:t>
      </w:r>
    </w:p>
    <w:p w14:paraId="5F9C9122" w14:textId="498CAE84" w:rsidR="001966C1" w:rsidRPr="00F87B31" w:rsidRDefault="00B93B3B" w:rsidP="00E260AC">
      <w:r w:rsidRPr="00F87B31">
        <w:t xml:space="preserve">Instructions requested careful attention to statements, then happy music (Mozart’s </w:t>
      </w:r>
      <w:proofErr w:type="spellStart"/>
      <w:r w:rsidRPr="00F87B31">
        <w:t>Eine</w:t>
      </w:r>
      <w:proofErr w:type="spellEnd"/>
      <w:r w:rsidRPr="00F87B31">
        <w:t xml:space="preserve"> </w:t>
      </w:r>
      <w:proofErr w:type="spellStart"/>
      <w:r w:rsidRPr="00F87B31">
        <w:t>Kleine</w:t>
      </w:r>
      <w:proofErr w:type="spellEnd"/>
      <w:r w:rsidRPr="00F87B31">
        <w:t xml:space="preserve"> </w:t>
      </w:r>
      <w:proofErr w:type="spellStart"/>
      <w:r w:rsidRPr="00F87B31">
        <w:t>Nachtmusik</w:t>
      </w:r>
      <w:proofErr w:type="spellEnd"/>
      <w:r w:rsidRPr="00F87B31">
        <w:t xml:space="preserve">) began playing through headphones </w:t>
      </w:r>
      <w:r w:rsidRPr="00F87B31">
        <w:fldChar w:fldCharType="begin"/>
      </w:r>
      <w:r w:rsidR="004C66A6" w:rsidRPr="00F87B31">
        <w:instrText xml:space="preserve"> ADDIN EN.CITE &lt;EndNote&gt;&lt;Cite&gt;&lt;Author&gt;Morrison&lt;/Author&gt;&lt;Year&gt;2008&lt;/Year&gt;&lt;RecNum&gt;3973&lt;/RecNum&gt;&lt;DisplayText&gt;(Morrison &amp;amp; O&amp;apos;Connor, 2008)&lt;/DisplayText&gt;&lt;record&gt;&lt;rec-number&gt;3973&lt;/rec-number&gt;&lt;foreign-keys&gt;&lt;key app="EN" db-id="s529rw2f5ewwxae0fvjx25x5ta9wfwdvaf0x" timestamp="1306930040"&gt;3973&lt;/key&gt;&lt;/foreign-keys&gt;&lt;ref-type name="Journal Article"&gt;17&lt;/ref-type&gt;&lt;contributors&gt;&lt;authors&gt;&lt;author&gt;Morrison, Rebecca&lt;/author&gt;&lt;author&gt;O&amp;apos;Connor, Rory C.&lt;/author&gt;&lt;/authors&gt;&lt;/contributors&gt;&lt;titles&gt;&lt;title&gt;The role of rumination, attentional biases and stress in psychological distress&lt;/title&gt;&lt;secondary-title&gt;British Journal of Psychology&lt;/secondary-title&gt;&lt;/titles&gt;&lt;periodical&gt;&lt;full-title&gt;British Journal of Psychology&lt;/full-title&gt;&lt;/periodical&gt;&lt;pages&gt;191-209&lt;/pages&gt;&lt;volume&gt;99&lt;/volume&gt;&lt;number&gt;2&lt;/number&gt;&lt;dates&gt;&lt;year&gt;2008&lt;/year&gt;&lt;/dates&gt;&lt;publisher&gt;Blackwell Publishing Ltd&lt;/publisher&gt;&lt;isbn&gt;2044-8295&lt;/isbn&gt;&lt;urls&gt;&lt;related-urls&gt;&lt;url&gt;http://dx.doi.org/10.1348/000712607X216080&lt;/url&gt;&lt;/related-urls&gt;&lt;/urls&gt;&lt;electronic-resource-num&gt;10.1348/000712607x216080&lt;/electronic-resource-num&gt;&lt;/record&gt;&lt;/Cite&gt;&lt;/EndNote&gt;</w:instrText>
      </w:r>
      <w:r w:rsidRPr="00F87B31">
        <w:fldChar w:fldCharType="separate"/>
      </w:r>
      <w:r w:rsidR="004C66A6" w:rsidRPr="00F87B31">
        <w:rPr>
          <w:noProof/>
        </w:rPr>
        <w:t>(Morrison &amp; O'Connor, 2008)</w:t>
      </w:r>
      <w:r w:rsidRPr="00F87B31">
        <w:fldChar w:fldCharType="end"/>
      </w:r>
      <w:r w:rsidRPr="00F87B31">
        <w:t>. There followed 16 trials in which 16 positive statements (e.g. ‘I feel cheerful and lively</w:t>
      </w:r>
      <w:r w:rsidR="00277154" w:rsidRPr="00F87B31">
        <w:t xml:space="preserve">’ – for a full list see </w:t>
      </w:r>
      <w:r w:rsidR="00277154" w:rsidRPr="00F87B31">
        <w:fldChar w:fldCharType="begin"/>
      </w:r>
      <w:r w:rsidR="00D3580B" w:rsidRPr="00F87B31">
        <w:instrText xml:space="preserve"> ADDIN EN.CITE &lt;EndNote&gt;&lt;Cite&gt;&lt;Author&gt;Hogarth&lt;/Author&gt;&lt;Year&gt;2015&lt;/Year&gt;&lt;RecNum&gt;5910&lt;/RecNum&gt;&lt;DisplayText&gt;(Hogarth, et al., 2015)&lt;/DisplayText&gt;&lt;record&gt;&lt;rec-number&gt;5910&lt;/rec-number&gt;&lt;foreign-keys&gt;&lt;key app="EN" db-id="s529rw2f5ewwxae0fvjx25x5ta9wfwdvaf0x" timestamp="1442396057"&gt;5910&lt;/key&gt;&lt;/foreign-keys&gt;&lt;ref-type name="Journal Article"&gt;17&lt;/ref-type&gt;&lt;contributors&gt;&lt;authors&gt;&lt;author&gt;Hogarth, L.&lt;/author&gt;&lt;author&gt;He, Z.&lt;/author&gt;&lt;author&gt;Chase, H. W.&lt;/author&gt;&lt;author&gt;Wills, A. J.&lt;/author&gt;&lt;author&gt;Troisi, J, II&lt;/author&gt;&lt;author&gt;Leventhal, A. M.&lt;/author&gt;&lt;author&gt;Mathew, A. R.&lt;/author&gt;&lt;author&gt;Hitsman, B.&lt;/author&gt;&lt;/authors&gt;&lt;/contributors&gt;&lt;titles&gt;&lt;title&gt;Negative mood reverses devaluation of goal-directed drug-seeking favouring an incentive learning account of drug dependence&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3235-3247&lt;/pages&gt;&lt;volume&gt;232&lt;/volume&gt;&lt;number&gt;17&lt;/number&gt;&lt;keywords&gt;&lt;keyword&gt;Incentive learning&lt;/keyword&gt;&lt;keyword&gt;Goal-directed learning&lt;/keyword&gt;&lt;keyword&gt;Drug-seeking&lt;/keyword&gt;&lt;keyword&gt;Negative mood&lt;/keyword&gt;&lt;keyword&gt;Depression&lt;/keyword&gt;&lt;keyword&gt;Allostasis&lt;/keyword&gt;&lt;keyword&gt;Discriminative stimuli&lt;/keyword&gt;&lt;keyword&gt;Motivating operations&lt;/keyword&gt;&lt;keyword&gt;Negative reinforcement&lt;/keyword&gt;&lt;/keywords&gt;&lt;dates&gt;&lt;year&gt;2015&lt;/year&gt;&lt;pub-dates&gt;&lt;date&gt;2015/09/01&lt;/date&gt;&lt;/pub-dates&gt;&lt;/dates&gt;&lt;publisher&gt;Springer Berlin Heidelberg&lt;/publisher&gt;&lt;isbn&gt;0033-3158&lt;/isbn&gt;&lt;urls&gt;&lt;related-urls&gt;&lt;url&gt;http://dx.doi.org/10.1007/s00213-015-3977-z&lt;/url&gt;&lt;/related-urls&gt;&lt;/urls&gt;&lt;electronic-resource-num&gt;10.1007/s00213-015-3977-z&lt;/electronic-resource-num&gt;&lt;language&gt;English&lt;/language&gt;&lt;/record&gt;&lt;/Cite&gt;&lt;/EndNote&gt;</w:instrText>
      </w:r>
      <w:r w:rsidR="00277154" w:rsidRPr="00F87B31">
        <w:fldChar w:fldCharType="separate"/>
      </w:r>
      <w:r w:rsidR="00D3580B" w:rsidRPr="00F87B31">
        <w:rPr>
          <w:noProof/>
        </w:rPr>
        <w:t>Hogarth, et al., 2015)</w:t>
      </w:r>
      <w:r w:rsidR="00277154" w:rsidRPr="00F87B31">
        <w:fldChar w:fldCharType="end"/>
      </w:r>
      <w:r w:rsidRPr="00F87B31">
        <w:t xml:space="preserve"> were presented once each in random order for 10 seconds.</w:t>
      </w:r>
      <w:r w:rsidR="00277154" w:rsidRPr="00F87B31">
        <w:t xml:space="preserve"> </w:t>
      </w:r>
    </w:p>
    <w:p w14:paraId="1478AA82" w14:textId="77777777" w:rsidR="00B93B3B" w:rsidRPr="00F87B31" w:rsidRDefault="00177843" w:rsidP="00E260AC">
      <w:pPr>
        <w:pStyle w:val="Heading3"/>
      </w:pPr>
      <w:r w:rsidRPr="00F87B31">
        <w:t>Positive test phase</w:t>
      </w:r>
    </w:p>
    <w:p w14:paraId="7431F8F1" w14:textId="77777777" w:rsidR="004A05BB" w:rsidRPr="00F87B31" w:rsidRDefault="00B93B3B" w:rsidP="00E260AC">
      <w:r w:rsidRPr="00F87B31">
        <w:t xml:space="preserve">Instructions stated: ‘You can now view alcohol and food pictures in the same way as before. Press the space bar to continue’. There were 64 test trials, identical to the negative test phase, except that each trial contained a positive statement randomly sampled from the set of 16. </w:t>
      </w:r>
    </w:p>
    <w:p w14:paraId="3C282CD6" w14:textId="77777777" w:rsidR="002E757C" w:rsidRPr="00F87B31" w:rsidRDefault="002E757C" w:rsidP="002E757C">
      <w:pPr>
        <w:pStyle w:val="Heading3"/>
      </w:pPr>
      <w:r w:rsidRPr="00F87B31">
        <w:t>Subjective mood measures</w:t>
      </w:r>
    </w:p>
    <w:p w14:paraId="6C4CEE2C" w14:textId="40B8B17B" w:rsidR="002E757C" w:rsidRPr="00F87B31" w:rsidRDefault="002E757C" w:rsidP="00E260AC">
      <w:r w:rsidRPr="00F87B31">
        <w:t xml:space="preserve">Subjective mood was measured by the on-screen question ‘How do you currently feel?’, and a 9 point Likert scale ranging from 1=‘happy’, 5=‘neutral’, 9=‘sad’. This measure was obtained after each phase of the design as shown in Figure 1. The mood scores </w:t>
      </w:r>
      <w:r w:rsidR="00357B8E" w:rsidRPr="00F87B31">
        <w:t>after</w:t>
      </w:r>
      <w:r w:rsidRPr="00F87B31">
        <w:t xml:space="preserve"> the induction and test phases were average</w:t>
      </w:r>
      <w:r w:rsidR="00357B8E" w:rsidRPr="00F87B31">
        <w:t>d for negative and positive</w:t>
      </w:r>
      <w:r w:rsidR="00AD1C45" w:rsidRPr="00F87B31">
        <w:t xml:space="preserve"> phases</w:t>
      </w:r>
      <w:r w:rsidR="00357B8E" w:rsidRPr="00F87B31">
        <w:t xml:space="preserve">, to create three scores reflecting mood at </w:t>
      </w:r>
      <w:r w:rsidRPr="00F87B31">
        <w:t>baseline</w:t>
      </w:r>
      <w:r w:rsidR="00357B8E" w:rsidRPr="00F87B31">
        <w:t xml:space="preserve">, in the </w:t>
      </w:r>
      <w:r w:rsidRPr="00F87B31">
        <w:t>negative</w:t>
      </w:r>
      <w:r w:rsidR="00357B8E" w:rsidRPr="00F87B31">
        <w:t xml:space="preserve"> induction/test phase, and in the</w:t>
      </w:r>
      <w:r w:rsidRPr="00F87B31">
        <w:t xml:space="preserve"> positive induction/test</w:t>
      </w:r>
      <w:r w:rsidR="00357B8E" w:rsidRPr="00F87B31">
        <w:t xml:space="preserve"> phase.</w:t>
      </w:r>
    </w:p>
    <w:p w14:paraId="5E5A056B" w14:textId="77777777" w:rsidR="001C63C6" w:rsidRPr="00F87B31" w:rsidRDefault="001C63C6" w:rsidP="00E260AC">
      <w:pPr>
        <w:pStyle w:val="Heading3"/>
      </w:pPr>
      <w:r w:rsidRPr="00F87B31">
        <w:t>Analytical plan</w:t>
      </w:r>
    </w:p>
    <w:p w14:paraId="3E8EC864" w14:textId="7AFF8FD0" w:rsidR="00AC775B" w:rsidRPr="00F87B31" w:rsidRDefault="003E1776" w:rsidP="00E260AC">
      <w:r w:rsidRPr="00F87B31">
        <w:lastRenderedPageBreak/>
        <w:t xml:space="preserve">Subjective </w:t>
      </w:r>
      <w:r w:rsidR="00E97CBE" w:rsidRPr="00F87B31">
        <w:t>mood scores</w:t>
      </w:r>
      <w:r w:rsidR="0017527E" w:rsidRPr="00F87B31">
        <w:t xml:space="preserve"> were entered into </w:t>
      </w:r>
      <w:r w:rsidR="00385412" w:rsidRPr="00F87B31">
        <w:t xml:space="preserve">a </w:t>
      </w:r>
      <w:r w:rsidR="00BD42ED" w:rsidRPr="00F87B31">
        <w:t xml:space="preserve">mixed </w:t>
      </w:r>
      <w:r w:rsidR="0017527E" w:rsidRPr="00F87B31">
        <w:t xml:space="preserve">ANOVA with the </w:t>
      </w:r>
      <w:r w:rsidR="00BD42ED" w:rsidRPr="00F87B31">
        <w:t xml:space="preserve">within-subjects </w:t>
      </w:r>
      <w:r w:rsidR="0017527E" w:rsidRPr="00F87B31">
        <w:t xml:space="preserve">variable </w:t>
      </w:r>
      <w:r w:rsidR="00C85C89" w:rsidRPr="00F87B31">
        <w:t>block</w:t>
      </w:r>
      <w:r w:rsidR="0017527E" w:rsidRPr="00F87B31">
        <w:t xml:space="preserve"> (baseline, negative, positive) and </w:t>
      </w:r>
      <w:r w:rsidR="00BD42ED" w:rsidRPr="00F87B31">
        <w:t xml:space="preserve">the between-subjects variable </w:t>
      </w:r>
      <w:r w:rsidR="0017527E" w:rsidRPr="00F87B31">
        <w:t xml:space="preserve">gender (male, female) to validate the induction procedures. </w:t>
      </w:r>
      <w:r w:rsidR="00AC775B" w:rsidRPr="00F87B31">
        <w:t xml:space="preserve">Percent choice of alcohol over food was </w:t>
      </w:r>
      <w:r w:rsidR="0017527E" w:rsidRPr="00F87B31">
        <w:t xml:space="preserve">also </w:t>
      </w:r>
      <w:r w:rsidR="00AC775B" w:rsidRPr="00F87B31">
        <w:t>calculated from baseline, negative and positive trials (&gt;50%=preference for alco</w:t>
      </w:r>
      <w:r w:rsidR="0017527E" w:rsidRPr="00F87B31">
        <w:t>hol, &lt;50%=preference for food) and entered into</w:t>
      </w:r>
      <w:r w:rsidR="00CB116B" w:rsidRPr="00F87B31">
        <w:t xml:space="preserve"> a</w:t>
      </w:r>
      <w:r w:rsidR="00BD42ED" w:rsidRPr="00F87B31">
        <w:t xml:space="preserve"> mixed</w:t>
      </w:r>
      <w:r w:rsidR="0017527E" w:rsidRPr="00F87B31">
        <w:t xml:space="preserve"> ANOVA with </w:t>
      </w:r>
      <w:r w:rsidR="00BD42ED" w:rsidRPr="00F87B31">
        <w:t xml:space="preserve">the within-subjects variable </w:t>
      </w:r>
      <w:r w:rsidR="00C85C89" w:rsidRPr="00F87B31">
        <w:t>block</w:t>
      </w:r>
      <w:r w:rsidR="0017527E" w:rsidRPr="00F87B31">
        <w:t xml:space="preserve"> (baseline, negative, positive) and </w:t>
      </w:r>
      <w:r w:rsidR="00BD42ED" w:rsidRPr="00F87B31">
        <w:t xml:space="preserve">the between-subjects variable </w:t>
      </w:r>
      <w:r w:rsidR="0017527E" w:rsidRPr="00F87B31">
        <w:t xml:space="preserve">gender to determine whether alcohol choice was sensitive to mood induction. </w:t>
      </w:r>
      <w:r w:rsidR="00C13846" w:rsidRPr="00F87B31">
        <w:t xml:space="preserve">Pearson correlations were used to examine </w:t>
      </w:r>
      <w:r w:rsidR="00E97CBE" w:rsidRPr="00F87B31">
        <w:t>the association between baseline percent alcohol choice, the negative mood-induced increase in alcohol choice</w:t>
      </w:r>
      <w:r w:rsidRPr="00F87B31">
        <w:t xml:space="preserve"> (from baseline to negative block)</w:t>
      </w:r>
      <w:r w:rsidR="00E97CBE" w:rsidRPr="00F87B31">
        <w:t>, and the questionnaire variables AUDIT, RFDQ</w:t>
      </w:r>
      <w:r w:rsidRPr="00F87B31">
        <w:t xml:space="preserve"> and</w:t>
      </w:r>
      <w:r w:rsidR="00E97CBE" w:rsidRPr="00F87B31">
        <w:t xml:space="preserve"> DMQ-R negative coping, and BDI. </w:t>
      </w:r>
    </w:p>
    <w:p w14:paraId="06AA7B19" w14:textId="77777777" w:rsidR="00BE22CD" w:rsidRPr="00F87B31" w:rsidRDefault="00BE22CD" w:rsidP="00E260AC">
      <w:pPr>
        <w:pStyle w:val="Heading2"/>
      </w:pPr>
      <w:r w:rsidRPr="00F87B31">
        <w:t>Results</w:t>
      </w:r>
    </w:p>
    <w:p w14:paraId="55412E98" w14:textId="77777777" w:rsidR="00BE22CD" w:rsidRPr="00F87B31" w:rsidRDefault="00BE22CD" w:rsidP="00E260AC">
      <w:pPr>
        <w:pStyle w:val="Heading3"/>
      </w:pPr>
      <w:r w:rsidRPr="00F87B31">
        <w:t>Participants</w:t>
      </w:r>
    </w:p>
    <w:p w14:paraId="40A5661E" w14:textId="415FB842" w:rsidR="004D5B4B" w:rsidRPr="00F87B31" w:rsidRDefault="003F3851" w:rsidP="003D19E6">
      <w:r w:rsidRPr="00F87B31">
        <w:t>Table 1 shows the characteristics of participants</w:t>
      </w:r>
      <w:r w:rsidR="00CB116B" w:rsidRPr="00F87B31">
        <w:t>, divided by gender</w:t>
      </w:r>
      <w:r w:rsidRPr="00F87B31">
        <w:t>.</w:t>
      </w:r>
      <w:r w:rsidR="00056721" w:rsidRPr="00F87B31">
        <w:t xml:space="preserve"> There were no significant differences between males and females in these measures.</w:t>
      </w:r>
      <w:r w:rsidR="00EE0804" w:rsidRPr="00F87B31">
        <w:t xml:space="preserve"> AUDIT questions </w:t>
      </w:r>
      <w:r w:rsidR="00130CDF" w:rsidRPr="00F87B31">
        <w:t>one to three</w:t>
      </w:r>
      <w:r w:rsidR="00EE0804" w:rsidRPr="00F87B31">
        <w:t xml:space="preserve"> </w:t>
      </w:r>
      <w:r w:rsidR="00130CDF" w:rsidRPr="00F87B31">
        <w:t xml:space="preserve">were </w:t>
      </w:r>
      <w:r w:rsidR="00EE0804" w:rsidRPr="00F87B31">
        <w:t xml:space="preserve">used to </w:t>
      </w:r>
      <w:r w:rsidR="003D19E6" w:rsidRPr="00F87B31">
        <w:t>characterise level of</w:t>
      </w:r>
      <w:r w:rsidR="00EE0804" w:rsidRPr="00F87B31">
        <w:t xml:space="preserve"> alcohol consumption. </w:t>
      </w:r>
      <w:r w:rsidR="003D19E6" w:rsidRPr="00F87B31">
        <w:t>The sample means of 3.3 for AUDIT Q1, 2.1 for Q2 and 2.7 for Q3 indicate</w:t>
      </w:r>
      <w:r w:rsidR="001224FA" w:rsidRPr="00F87B31">
        <w:t xml:space="preserve"> </w:t>
      </w:r>
      <w:r w:rsidR="003D19E6" w:rsidRPr="00F87B31">
        <w:t>that the sample</w:t>
      </w:r>
      <w:r w:rsidR="001224FA" w:rsidRPr="00F87B31">
        <w:t>,</w:t>
      </w:r>
      <w:r w:rsidR="003D19E6" w:rsidRPr="00F87B31">
        <w:t xml:space="preserve"> on average</w:t>
      </w:r>
      <w:r w:rsidR="001224FA" w:rsidRPr="00F87B31">
        <w:t>,</w:t>
      </w:r>
      <w:r w:rsidR="003D19E6" w:rsidRPr="00F87B31">
        <w:t xml:space="preserve"> drank two or three times a week, drank five to six drinks on these occasions, and had a binge drinking session between monthly and weekly. </w:t>
      </w:r>
    </w:p>
    <w:p w14:paraId="244B7221" w14:textId="77777777" w:rsidR="00BE22CD" w:rsidRPr="00F87B31" w:rsidRDefault="00D727F6" w:rsidP="00E260AC">
      <w:pPr>
        <w:pStyle w:val="Heading3"/>
      </w:pPr>
      <w:r w:rsidRPr="00F87B31">
        <w:t>Subjective mood</w:t>
      </w:r>
    </w:p>
    <w:p w14:paraId="7D661EAC" w14:textId="5220A6E8" w:rsidR="00C85C89" w:rsidRPr="00F87B31" w:rsidRDefault="00C85C89" w:rsidP="00E260AC">
      <w:r w:rsidRPr="00F87B31">
        <w:t>ANOVA with subjec</w:t>
      </w:r>
      <w:r w:rsidR="000503AE" w:rsidRPr="00F87B31">
        <w:t>tive mood data shown in Figure 1B</w:t>
      </w:r>
      <w:r w:rsidRPr="00F87B31">
        <w:t xml:space="preserve"> produced a significant main effect of block, </w:t>
      </w:r>
      <w:proofErr w:type="gramStart"/>
      <w:r w:rsidRPr="00F87B31">
        <w:rPr>
          <w:i/>
        </w:rPr>
        <w:t>F</w:t>
      </w:r>
      <w:r w:rsidRPr="00F87B31">
        <w:t>(</w:t>
      </w:r>
      <w:proofErr w:type="gramEnd"/>
      <w:r w:rsidRPr="00F87B31">
        <w:t>2,92) = 37.61,</w:t>
      </w:r>
      <w:r w:rsidRPr="00F87B31">
        <w:rPr>
          <w:i/>
        </w:rPr>
        <w:t xml:space="preserve"> p</w:t>
      </w:r>
      <w:r w:rsidRPr="00F87B31">
        <w:t xml:space="preserve"> &lt; .001, η</w:t>
      </w:r>
      <w:r w:rsidRPr="00F87B31">
        <w:rPr>
          <w:vertAlign w:val="subscript"/>
        </w:rPr>
        <w:t>p</w:t>
      </w:r>
      <w:r w:rsidRPr="00F87B31">
        <w:rPr>
          <w:vertAlign w:val="superscript"/>
        </w:rPr>
        <w:t>2</w:t>
      </w:r>
      <w:r w:rsidRPr="00F87B31">
        <w:t xml:space="preserve"> = .450, no main effect of gender</w:t>
      </w:r>
      <w:r w:rsidR="006A6ED6" w:rsidRPr="00F87B31">
        <w:t>,</w:t>
      </w:r>
      <w:r w:rsidRPr="00F87B31">
        <w:t xml:space="preserve"> </w:t>
      </w:r>
      <w:r w:rsidRPr="00F87B31">
        <w:rPr>
          <w:i/>
        </w:rPr>
        <w:t>F</w:t>
      </w:r>
      <w:r w:rsidRPr="00F87B31">
        <w:t>(1,46) = .45,</w:t>
      </w:r>
      <w:r w:rsidRPr="00F87B31">
        <w:rPr>
          <w:i/>
        </w:rPr>
        <w:t xml:space="preserve"> p</w:t>
      </w:r>
      <w:r w:rsidRPr="00F87B31">
        <w:t xml:space="preserve"> = .51, η</w:t>
      </w:r>
      <w:r w:rsidRPr="00F87B31">
        <w:rPr>
          <w:vertAlign w:val="subscript"/>
        </w:rPr>
        <w:t>p</w:t>
      </w:r>
      <w:r w:rsidRPr="00F87B31">
        <w:rPr>
          <w:vertAlign w:val="superscript"/>
        </w:rPr>
        <w:t>2</w:t>
      </w:r>
      <w:r w:rsidRPr="00F87B31">
        <w:t xml:space="preserve"> = .010,</w:t>
      </w:r>
      <w:r w:rsidR="006A6ED6" w:rsidRPr="00F87B31">
        <w:t xml:space="preserve"> and no interaction between block and gender, </w:t>
      </w:r>
      <w:r w:rsidR="006A6ED6" w:rsidRPr="00F87B31">
        <w:rPr>
          <w:i/>
        </w:rPr>
        <w:t>F</w:t>
      </w:r>
      <w:r w:rsidR="006A6ED6" w:rsidRPr="00F87B31">
        <w:t>(2,92) =.62,</w:t>
      </w:r>
      <w:r w:rsidR="006A6ED6" w:rsidRPr="00F87B31">
        <w:rPr>
          <w:i/>
        </w:rPr>
        <w:t xml:space="preserve"> p</w:t>
      </w:r>
      <w:r w:rsidR="006A6ED6" w:rsidRPr="00F87B31">
        <w:t xml:space="preserve"> = .54, η</w:t>
      </w:r>
      <w:r w:rsidR="006A6ED6" w:rsidRPr="00F87B31">
        <w:rPr>
          <w:vertAlign w:val="subscript"/>
        </w:rPr>
        <w:t>p</w:t>
      </w:r>
      <w:r w:rsidR="006A6ED6" w:rsidRPr="00F87B31">
        <w:rPr>
          <w:vertAlign w:val="superscript"/>
        </w:rPr>
        <w:t>2</w:t>
      </w:r>
      <w:r w:rsidR="006A6ED6" w:rsidRPr="00F87B31">
        <w:t xml:space="preserve"> = .013. Pairwise comparison of the three blocks revealed a significant difference between baseline </w:t>
      </w:r>
      <w:r w:rsidR="006A6ED6" w:rsidRPr="00F87B31">
        <w:lastRenderedPageBreak/>
        <w:t xml:space="preserve">and negative, </w:t>
      </w:r>
      <w:proofErr w:type="gramStart"/>
      <w:r w:rsidR="006A6ED6" w:rsidRPr="00F87B31">
        <w:rPr>
          <w:i/>
        </w:rPr>
        <w:t>F</w:t>
      </w:r>
      <w:r w:rsidR="006A6ED6" w:rsidRPr="00F87B31">
        <w:t>(</w:t>
      </w:r>
      <w:proofErr w:type="gramEnd"/>
      <w:r w:rsidR="006A6ED6" w:rsidRPr="00F87B31">
        <w:t>1,47) = 29.63,</w:t>
      </w:r>
      <w:r w:rsidR="006A6ED6" w:rsidRPr="00F87B31">
        <w:rPr>
          <w:i/>
        </w:rPr>
        <w:t xml:space="preserve"> p</w:t>
      </w:r>
      <w:r w:rsidR="006A6ED6" w:rsidRPr="00F87B31">
        <w:t xml:space="preserve"> &lt; .001, η</w:t>
      </w:r>
      <w:r w:rsidR="006A6ED6" w:rsidRPr="00F87B31">
        <w:rPr>
          <w:vertAlign w:val="subscript"/>
        </w:rPr>
        <w:t>p</w:t>
      </w:r>
      <w:r w:rsidR="006A6ED6" w:rsidRPr="00F87B31">
        <w:rPr>
          <w:vertAlign w:val="superscript"/>
        </w:rPr>
        <w:t>2</w:t>
      </w:r>
      <w:r w:rsidR="006A6ED6" w:rsidRPr="00F87B31">
        <w:t xml:space="preserve"> = .387, baseline and positive, </w:t>
      </w:r>
      <w:r w:rsidR="006A6ED6" w:rsidRPr="00F87B31">
        <w:rPr>
          <w:i/>
        </w:rPr>
        <w:t>F</w:t>
      </w:r>
      <w:r w:rsidR="006A6ED6" w:rsidRPr="00F87B31">
        <w:t>(1,47) = 17.84,</w:t>
      </w:r>
      <w:r w:rsidR="006A6ED6" w:rsidRPr="00F87B31">
        <w:rPr>
          <w:i/>
        </w:rPr>
        <w:t xml:space="preserve"> p</w:t>
      </w:r>
      <w:r w:rsidR="006A6ED6" w:rsidRPr="00F87B31">
        <w:t xml:space="preserve"> &lt; .001, η</w:t>
      </w:r>
      <w:r w:rsidR="006A6ED6" w:rsidRPr="00F87B31">
        <w:rPr>
          <w:vertAlign w:val="subscript"/>
        </w:rPr>
        <w:t>p</w:t>
      </w:r>
      <w:r w:rsidR="006A6ED6" w:rsidRPr="00F87B31">
        <w:rPr>
          <w:vertAlign w:val="superscript"/>
        </w:rPr>
        <w:t>2</w:t>
      </w:r>
      <w:r w:rsidR="006A6ED6" w:rsidRPr="00F87B31">
        <w:t xml:space="preserve"> = .275, and negative and positive, </w:t>
      </w:r>
      <w:r w:rsidR="006A6ED6" w:rsidRPr="00F87B31">
        <w:rPr>
          <w:i/>
        </w:rPr>
        <w:t>F</w:t>
      </w:r>
      <w:r w:rsidR="006A6ED6" w:rsidRPr="00F87B31">
        <w:t>(1,47) = 54.43,</w:t>
      </w:r>
      <w:r w:rsidR="006A6ED6" w:rsidRPr="00F87B31">
        <w:rPr>
          <w:i/>
        </w:rPr>
        <w:t xml:space="preserve"> p</w:t>
      </w:r>
      <w:r w:rsidR="006A6ED6" w:rsidRPr="00F87B31">
        <w:t xml:space="preserve"> &lt; .001, η</w:t>
      </w:r>
      <w:r w:rsidR="006A6ED6" w:rsidRPr="00F87B31">
        <w:rPr>
          <w:vertAlign w:val="subscript"/>
        </w:rPr>
        <w:t>p</w:t>
      </w:r>
      <w:r w:rsidR="006A6ED6" w:rsidRPr="00F87B31">
        <w:rPr>
          <w:vertAlign w:val="superscript"/>
        </w:rPr>
        <w:t>2</w:t>
      </w:r>
      <w:r w:rsidR="006A6ED6" w:rsidRPr="00F87B31">
        <w:t xml:space="preserve"> = .537. Finally, t-tests comparing each mood score against the ‘neutral’ value of 5 indicated that baseline was not significant</w:t>
      </w:r>
      <w:r w:rsidR="00AE5F26" w:rsidRPr="00F87B31">
        <w:t>ly different</w:t>
      </w:r>
      <w:r w:rsidR="006A6ED6" w:rsidRPr="00F87B31">
        <w:t xml:space="preserve">, </w:t>
      </w:r>
      <w:r w:rsidR="006A6ED6" w:rsidRPr="00F87B31">
        <w:rPr>
          <w:i/>
        </w:rPr>
        <w:t>t</w:t>
      </w:r>
      <w:r w:rsidR="006A6ED6" w:rsidRPr="00F87B31">
        <w:t xml:space="preserve">(47)=-.97, </w:t>
      </w:r>
      <w:r w:rsidR="006A6ED6" w:rsidRPr="00F87B31">
        <w:rPr>
          <w:i/>
        </w:rPr>
        <w:t>p</w:t>
      </w:r>
      <w:r w:rsidR="006A6ED6" w:rsidRPr="00F87B31">
        <w:t xml:space="preserve">=.34, whereas mood in the negative </w:t>
      </w:r>
      <w:r w:rsidR="00C137FD" w:rsidRPr="00F87B31">
        <w:t>block</w:t>
      </w:r>
      <w:r w:rsidR="006A6ED6" w:rsidRPr="00F87B31">
        <w:t xml:space="preserve"> was significantly greater</w:t>
      </w:r>
      <w:r w:rsidR="00AE5F26" w:rsidRPr="00F87B31">
        <w:t xml:space="preserve"> than 5</w:t>
      </w:r>
      <w:r w:rsidR="006A6ED6" w:rsidRPr="00F87B31">
        <w:t xml:space="preserve"> (i.e. towards the ‘sad’ end of the scale), </w:t>
      </w:r>
      <w:r w:rsidR="006A6ED6" w:rsidRPr="00F87B31">
        <w:rPr>
          <w:i/>
        </w:rPr>
        <w:t>t</w:t>
      </w:r>
      <w:r w:rsidR="006A6ED6" w:rsidRPr="00F87B31">
        <w:t xml:space="preserve">(47)=4.49, </w:t>
      </w:r>
      <w:r w:rsidR="006A6ED6" w:rsidRPr="00F87B31">
        <w:rPr>
          <w:i/>
        </w:rPr>
        <w:t>p</w:t>
      </w:r>
      <w:r w:rsidR="006A6ED6" w:rsidRPr="00F87B31">
        <w:t xml:space="preserve">&lt;.001, and mood in the positive </w:t>
      </w:r>
      <w:r w:rsidR="00C137FD" w:rsidRPr="00F87B31">
        <w:t>block</w:t>
      </w:r>
      <w:r w:rsidR="006A6ED6" w:rsidRPr="00F87B31">
        <w:t xml:space="preserve"> was significantly less</w:t>
      </w:r>
      <w:r w:rsidR="000503AE" w:rsidRPr="00F87B31">
        <w:t xml:space="preserve"> than 5</w:t>
      </w:r>
      <w:r w:rsidR="006A6ED6" w:rsidRPr="00F87B31">
        <w:t xml:space="preserve"> (i.e. towards the ‘happy’ end of the scale), </w:t>
      </w:r>
      <w:r w:rsidR="006A6ED6" w:rsidRPr="00F87B31">
        <w:rPr>
          <w:i/>
        </w:rPr>
        <w:t>t</w:t>
      </w:r>
      <w:r w:rsidR="006A6ED6" w:rsidRPr="00F87B31">
        <w:t xml:space="preserve">(47)=-4.56, </w:t>
      </w:r>
      <w:r w:rsidR="006A6ED6" w:rsidRPr="00F87B31">
        <w:rPr>
          <w:i/>
        </w:rPr>
        <w:t>p</w:t>
      </w:r>
      <w:r w:rsidR="006A6ED6" w:rsidRPr="00F87B31">
        <w:t xml:space="preserve">&lt;.001. </w:t>
      </w:r>
      <w:r w:rsidR="000503AE" w:rsidRPr="00F87B31">
        <w:t>Thus, the</w:t>
      </w:r>
      <w:r w:rsidR="006A6ED6" w:rsidRPr="00F87B31">
        <w:t xml:space="preserve"> mood induction procedures produced the </w:t>
      </w:r>
      <w:r w:rsidR="00D14C6E" w:rsidRPr="00F87B31">
        <w:t>expected</w:t>
      </w:r>
      <w:r w:rsidR="006A6ED6" w:rsidRPr="00F87B31">
        <w:t xml:space="preserve"> </w:t>
      </w:r>
      <w:r w:rsidR="00D14C6E" w:rsidRPr="00F87B31">
        <w:t xml:space="preserve">shift in </w:t>
      </w:r>
      <w:r w:rsidR="006A6ED6" w:rsidRPr="00F87B31">
        <w:t>subjective mood state</w:t>
      </w:r>
      <w:r w:rsidR="00D727F6" w:rsidRPr="00F87B31">
        <w:t>, and there were no differences</w:t>
      </w:r>
      <w:r w:rsidR="00AE5F26" w:rsidRPr="00F87B31">
        <w:t xml:space="preserve"> in this effect</w:t>
      </w:r>
      <w:r w:rsidR="00D727F6" w:rsidRPr="00F87B31">
        <w:t xml:space="preserve"> between males and females.</w:t>
      </w:r>
    </w:p>
    <w:p w14:paraId="51B39FA6" w14:textId="77777777" w:rsidR="00D14C6E" w:rsidRPr="00F87B31" w:rsidRDefault="00D727F6" w:rsidP="00E260AC">
      <w:pPr>
        <w:pStyle w:val="Heading3"/>
      </w:pPr>
      <w:r w:rsidRPr="00F87B31">
        <w:t>Alcohol choice</w:t>
      </w:r>
    </w:p>
    <w:p w14:paraId="7300842F" w14:textId="64A8ED97" w:rsidR="00BE4D82" w:rsidRPr="00F87B31" w:rsidRDefault="00D727F6" w:rsidP="00E260AC">
      <w:r w:rsidRPr="00F87B31">
        <w:t xml:space="preserve">ANOVA with </w:t>
      </w:r>
      <w:r w:rsidR="00EF6656" w:rsidRPr="00F87B31">
        <w:t xml:space="preserve">the </w:t>
      </w:r>
      <w:r w:rsidRPr="00F87B31">
        <w:t>alcohol</w:t>
      </w:r>
      <w:r w:rsidR="00C137FD" w:rsidRPr="00F87B31">
        <w:t xml:space="preserve"> choice scores shown in Figure 1C</w:t>
      </w:r>
      <w:r w:rsidRPr="00F87B31">
        <w:t xml:space="preserve"> produced a significant main effect of block, </w:t>
      </w:r>
      <w:proofErr w:type="gramStart"/>
      <w:r w:rsidRPr="00F87B31">
        <w:rPr>
          <w:i/>
        </w:rPr>
        <w:t>F</w:t>
      </w:r>
      <w:r w:rsidRPr="00F87B31">
        <w:t>(</w:t>
      </w:r>
      <w:proofErr w:type="gramEnd"/>
      <w:r w:rsidRPr="00F87B31">
        <w:t xml:space="preserve">2,92) = </w:t>
      </w:r>
      <w:r w:rsidR="00BE4D82" w:rsidRPr="00F87B31">
        <w:t>10.84</w:t>
      </w:r>
      <w:r w:rsidRPr="00F87B31">
        <w:t xml:space="preserve">, </w:t>
      </w:r>
      <w:r w:rsidRPr="00F87B31">
        <w:rPr>
          <w:i/>
        </w:rPr>
        <w:t>p</w:t>
      </w:r>
      <w:r w:rsidRPr="00F87B31">
        <w:t xml:space="preserve"> &lt; .001, </w:t>
      </w:r>
      <w:r w:rsidR="00C256BD" w:rsidRPr="00F87B31">
        <w:t>η</w:t>
      </w:r>
      <w:r w:rsidR="00C256BD" w:rsidRPr="00F87B31">
        <w:rPr>
          <w:vertAlign w:val="subscript"/>
        </w:rPr>
        <w:t>p</w:t>
      </w:r>
      <w:r w:rsidR="00C256BD" w:rsidRPr="00F87B31">
        <w:rPr>
          <w:vertAlign w:val="superscript"/>
        </w:rPr>
        <w:t>2</w:t>
      </w:r>
      <w:r w:rsidRPr="00F87B31">
        <w:t xml:space="preserve"> = .</w:t>
      </w:r>
      <w:r w:rsidR="00BE4D82" w:rsidRPr="00F87B31">
        <w:t>191</w:t>
      </w:r>
      <w:r w:rsidRPr="00F87B31">
        <w:t>,</w:t>
      </w:r>
      <w:r w:rsidR="00BE4D82" w:rsidRPr="00F87B31">
        <w:t xml:space="preserve"> no main effect of gender, </w:t>
      </w:r>
      <w:r w:rsidR="00BE4D82" w:rsidRPr="00F87B31">
        <w:rPr>
          <w:i/>
        </w:rPr>
        <w:t>F</w:t>
      </w:r>
      <w:r w:rsidR="00BE4D82" w:rsidRPr="00F87B31">
        <w:t xml:space="preserve">(1,46) = 1.96, </w:t>
      </w:r>
      <w:r w:rsidR="00BE4D82" w:rsidRPr="00F87B31">
        <w:rPr>
          <w:i/>
        </w:rPr>
        <w:t>p</w:t>
      </w:r>
      <w:r w:rsidR="00BE4D82" w:rsidRPr="00F87B31">
        <w:t xml:space="preserve"> = .17, </w:t>
      </w:r>
      <w:r w:rsidR="00C256BD" w:rsidRPr="00F87B31">
        <w:t>η</w:t>
      </w:r>
      <w:r w:rsidR="00C256BD" w:rsidRPr="00F87B31">
        <w:rPr>
          <w:vertAlign w:val="subscript"/>
        </w:rPr>
        <w:t>p</w:t>
      </w:r>
      <w:r w:rsidR="00C256BD" w:rsidRPr="00F87B31">
        <w:rPr>
          <w:vertAlign w:val="superscript"/>
        </w:rPr>
        <w:t>2</w:t>
      </w:r>
      <w:r w:rsidR="00BE4D82" w:rsidRPr="00F87B31">
        <w:t xml:space="preserve"> = .041, and no interaction between block and gender, </w:t>
      </w:r>
      <w:r w:rsidR="00BE4D82" w:rsidRPr="00F87B31">
        <w:rPr>
          <w:i/>
        </w:rPr>
        <w:t>F</w:t>
      </w:r>
      <w:r w:rsidR="00BE4D82" w:rsidRPr="00F87B31">
        <w:t xml:space="preserve">(2,92) =1.01, </w:t>
      </w:r>
      <w:r w:rsidR="00BE4D82" w:rsidRPr="00F87B31">
        <w:rPr>
          <w:i/>
        </w:rPr>
        <w:t>p</w:t>
      </w:r>
      <w:r w:rsidR="00BE4D82" w:rsidRPr="00F87B31">
        <w:t xml:space="preserve"> = .37, </w:t>
      </w:r>
      <w:r w:rsidR="00C256BD" w:rsidRPr="00F87B31">
        <w:t>η</w:t>
      </w:r>
      <w:r w:rsidR="00C256BD" w:rsidRPr="00F87B31">
        <w:rPr>
          <w:vertAlign w:val="subscript"/>
        </w:rPr>
        <w:t>p</w:t>
      </w:r>
      <w:r w:rsidR="00C256BD" w:rsidRPr="00F87B31">
        <w:rPr>
          <w:vertAlign w:val="superscript"/>
        </w:rPr>
        <w:t>2</w:t>
      </w:r>
      <w:r w:rsidR="00BE4D82" w:rsidRPr="00F87B31">
        <w:t xml:space="preserve"> = .021. Pairwise comparison of the three blocks revealed a significant difference between baseline and negative, </w:t>
      </w:r>
      <w:proofErr w:type="gramStart"/>
      <w:r w:rsidR="00BE4D82" w:rsidRPr="00F87B31">
        <w:rPr>
          <w:i/>
        </w:rPr>
        <w:t>F</w:t>
      </w:r>
      <w:r w:rsidR="00BE4D82" w:rsidRPr="00F87B31">
        <w:t>(</w:t>
      </w:r>
      <w:proofErr w:type="gramEnd"/>
      <w:r w:rsidR="00BE4D82" w:rsidRPr="00F87B31">
        <w:t xml:space="preserve">1,47) = 18.26, </w:t>
      </w:r>
      <w:r w:rsidR="00BE4D82" w:rsidRPr="00F87B31">
        <w:rPr>
          <w:i/>
        </w:rPr>
        <w:t>p</w:t>
      </w:r>
      <w:r w:rsidR="00BE4D82" w:rsidRPr="00F87B31">
        <w:t xml:space="preserve"> &lt; .001, </w:t>
      </w:r>
      <w:r w:rsidR="00C256BD" w:rsidRPr="00F87B31">
        <w:t>η</w:t>
      </w:r>
      <w:r w:rsidR="00C256BD" w:rsidRPr="00F87B31">
        <w:rPr>
          <w:vertAlign w:val="subscript"/>
        </w:rPr>
        <w:t>p</w:t>
      </w:r>
      <w:r w:rsidR="00C256BD" w:rsidRPr="00F87B31">
        <w:rPr>
          <w:vertAlign w:val="superscript"/>
        </w:rPr>
        <w:t>2</w:t>
      </w:r>
      <w:r w:rsidR="00BE4D82" w:rsidRPr="00F87B31">
        <w:t xml:space="preserve"> = .280, negative and positive, </w:t>
      </w:r>
      <w:r w:rsidR="00BE4D82" w:rsidRPr="00F87B31">
        <w:rPr>
          <w:i/>
        </w:rPr>
        <w:t>F</w:t>
      </w:r>
      <w:r w:rsidR="00BE4D82" w:rsidRPr="00F87B31">
        <w:t xml:space="preserve">(1,47) = 11.38, </w:t>
      </w:r>
      <w:r w:rsidR="00BE4D82" w:rsidRPr="00F87B31">
        <w:rPr>
          <w:i/>
        </w:rPr>
        <w:t xml:space="preserve">p </w:t>
      </w:r>
      <w:r w:rsidR="00BE4D82" w:rsidRPr="00F87B31">
        <w:t xml:space="preserve">= .001, </w:t>
      </w:r>
      <w:r w:rsidR="00C256BD" w:rsidRPr="00F87B31">
        <w:t>η</w:t>
      </w:r>
      <w:r w:rsidR="00C256BD" w:rsidRPr="00F87B31">
        <w:rPr>
          <w:vertAlign w:val="subscript"/>
        </w:rPr>
        <w:t>p</w:t>
      </w:r>
      <w:r w:rsidR="00C256BD" w:rsidRPr="00F87B31">
        <w:rPr>
          <w:vertAlign w:val="superscript"/>
        </w:rPr>
        <w:t>2</w:t>
      </w:r>
      <w:r w:rsidR="00BE4D82" w:rsidRPr="00F87B31">
        <w:t xml:space="preserve"> = .195, but not between baseline</w:t>
      </w:r>
      <w:r w:rsidR="00DF3B06" w:rsidRPr="00F87B31">
        <w:t xml:space="preserve"> and positive, </w:t>
      </w:r>
      <w:r w:rsidR="00DF3B06" w:rsidRPr="00F87B31">
        <w:rPr>
          <w:i/>
        </w:rPr>
        <w:t>F</w:t>
      </w:r>
      <w:r w:rsidR="00DF3B06" w:rsidRPr="00F87B31">
        <w:t xml:space="preserve">(1,47) =.38, </w:t>
      </w:r>
      <w:r w:rsidR="00DF3B06" w:rsidRPr="00F87B31">
        <w:rPr>
          <w:i/>
        </w:rPr>
        <w:t>p</w:t>
      </w:r>
      <w:r w:rsidR="00DF3B06" w:rsidRPr="00F87B31">
        <w:t xml:space="preserve"> =</w:t>
      </w:r>
      <w:r w:rsidR="00BE4D82" w:rsidRPr="00F87B31">
        <w:t xml:space="preserve"> .54, </w:t>
      </w:r>
      <w:r w:rsidR="00C256BD" w:rsidRPr="00F87B31">
        <w:t>η</w:t>
      </w:r>
      <w:r w:rsidR="00C256BD" w:rsidRPr="00F87B31">
        <w:rPr>
          <w:vertAlign w:val="subscript"/>
        </w:rPr>
        <w:t>p</w:t>
      </w:r>
      <w:r w:rsidR="00C256BD" w:rsidRPr="00F87B31">
        <w:rPr>
          <w:vertAlign w:val="superscript"/>
        </w:rPr>
        <w:t>2</w:t>
      </w:r>
      <w:r w:rsidR="00BE4D82" w:rsidRPr="00F87B31">
        <w:t xml:space="preserve"> = .008. </w:t>
      </w:r>
      <w:r w:rsidR="00C137FD" w:rsidRPr="00F87B31">
        <w:t>Thus</w:t>
      </w:r>
      <w:r w:rsidR="00BE4D82" w:rsidRPr="00F87B31">
        <w:t xml:space="preserve">, negative mood induction </w:t>
      </w:r>
      <w:r w:rsidR="00C137FD" w:rsidRPr="00F87B31">
        <w:t>increased alcohol choice</w:t>
      </w:r>
      <w:r w:rsidR="00BE4D82" w:rsidRPr="00F87B31">
        <w:t xml:space="preserve"> relative to baseline, </w:t>
      </w:r>
      <w:r w:rsidR="00956DA1" w:rsidRPr="00F87B31">
        <w:t xml:space="preserve">and positive mood induction returned alcohol choice to baseline. </w:t>
      </w:r>
    </w:p>
    <w:p w14:paraId="057CB0CD" w14:textId="31702146" w:rsidR="00E84EB8" w:rsidRPr="00F87B31" w:rsidRDefault="00E84EB8" w:rsidP="00E260AC">
      <w:r w:rsidRPr="00F87B31">
        <w:t xml:space="preserve">To </w:t>
      </w:r>
      <w:r w:rsidR="00EB34AB" w:rsidRPr="00F87B31">
        <w:t xml:space="preserve">determine </w:t>
      </w:r>
      <w:r w:rsidRPr="00F87B31">
        <w:t>whether</w:t>
      </w:r>
      <w:r w:rsidR="000F1818" w:rsidRPr="00F87B31">
        <w:t xml:space="preserve"> the</w:t>
      </w:r>
      <w:r w:rsidRPr="00F87B31">
        <w:t xml:space="preserve"> changes in alcohol choice across blocks were driven by time order effects</w:t>
      </w:r>
      <w:r w:rsidR="00EB34AB" w:rsidRPr="00F87B31">
        <w:t xml:space="preserve"> or mood induction</w:t>
      </w:r>
      <w:r w:rsidRPr="00F87B31">
        <w:t xml:space="preserve">, each block was segmented into quarters. Percent alcohol choice remained stable across quarters of the baseline </w:t>
      </w:r>
      <w:r w:rsidR="00EB34AB" w:rsidRPr="00F87B31">
        <w:t xml:space="preserve">block </w:t>
      </w:r>
      <w:r w:rsidRPr="00F87B31">
        <w:t xml:space="preserve">(44.5, 44.0, 40.6, </w:t>
      </w:r>
      <w:r w:rsidR="00BD65A7" w:rsidRPr="00F87B31">
        <w:t xml:space="preserve">and </w:t>
      </w:r>
      <w:r w:rsidRPr="00F87B31">
        <w:t>43.5, respectively)</w:t>
      </w:r>
      <w:r w:rsidR="00C256BD" w:rsidRPr="00F87B31">
        <w:t>,</w:t>
      </w:r>
      <w:r w:rsidRPr="00F87B31">
        <w:t xml:space="preserve"> increased step-wise and remained stable across quarters of the negative test (56.1, 52.6, 51.8, </w:t>
      </w:r>
      <w:r w:rsidR="00886E49" w:rsidRPr="00F87B31">
        <w:t xml:space="preserve">and </w:t>
      </w:r>
      <w:r w:rsidRPr="00F87B31">
        <w:t xml:space="preserve">53.9, respectively), and then decreased step-wise and remained stable </w:t>
      </w:r>
      <w:r w:rsidRPr="00F87B31">
        <w:lastRenderedPageBreak/>
        <w:t xml:space="preserve">across quarters of the positive test (41.4, 42.1, 43.1, </w:t>
      </w:r>
      <w:r w:rsidR="00886E49" w:rsidRPr="00F87B31">
        <w:t xml:space="preserve">and </w:t>
      </w:r>
      <w:r w:rsidRPr="00F87B31">
        <w:t>40.1</w:t>
      </w:r>
      <w:r w:rsidR="00C256BD" w:rsidRPr="00F87B31">
        <w:t>, respectively)</w:t>
      </w:r>
      <w:r w:rsidR="004845ED" w:rsidRPr="00F87B31">
        <w:t xml:space="preserve">. </w:t>
      </w:r>
      <w:r w:rsidR="00CC7CB1" w:rsidRPr="00F87B31">
        <w:t>ANOVA on these data with the variables block (baseline, negative, positive)</w:t>
      </w:r>
      <w:r w:rsidR="00C256BD" w:rsidRPr="00F87B31">
        <w:t xml:space="preserve"> and quarter (4) yielded a main effect of block, </w:t>
      </w:r>
      <w:proofErr w:type="gramStart"/>
      <w:r w:rsidR="00C256BD" w:rsidRPr="00F87B31">
        <w:rPr>
          <w:i/>
        </w:rPr>
        <w:t>F</w:t>
      </w:r>
      <w:r w:rsidR="00C256BD" w:rsidRPr="00F87B31">
        <w:t>(</w:t>
      </w:r>
      <w:proofErr w:type="gramEnd"/>
      <w:r w:rsidR="00C256BD" w:rsidRPr="00F87B31">
        <w:t xml:space="preserve">2,282) = 10.43, </w:t>
      </w:r>
      <w:r w:rsidR="00C256BD" w:rsidRPr="00F87B31">
        <w:rPr>
          <w:i/>
        </w:rPr>
        <w:t>p</w:t>
      </w:r>
      <w:r w:rsidR="00C256BD" w:rsidRPr="00F87B31">
        <w:t xml:space="preserve"> &lt; .001, η</w:t>
      </w:r>
      <w:r w:rsidR="00C256BD" w:rsidRPr="00F87B31">
        <w:rPr>
          <w:vertAlign w:val="subscript"/>
        </w:rPr>
        <w:t>p</w:t>
      </w:r>
      <w:r w:rsidR="00C256BD" w:rsidRPr="00F87B31">
        <w:rPr>
          <w:vertAlign w:val="superscript"/>
        </w:rPr>
        <w:t>2</w:t>
      </w:r>
      <w:r w:rsidR="00C256BD" w:rsidRPr="00F87B31">
        <w:t xml:space="preserve"> = .182, and no main effect of quarter, </w:t>
      </w:r>
      <w:r w:rsidR="00C256BD" w:rsidRPr="00F87B31">
        <w:rPr>
          <w:i/>
        </w:rPr>
        <w:t>F</w:t>
      </w:r>
      <w:r w:rsidR="00C256BD" w:rsidRPr="00F87B31">
        <w:t xml:space="preserve">&lt;1, or block by quarter interaction, </w:t>
      </w:r>
      <w:r w:rsidR="00C256BD" w:rsidRPr="00F87B31">
        <w:rPr>
          <w:i/>
        </w:rPr>
        <w:t>F</w:t>
      </w:r>
      <w:r w:rsidR="00C256BD" w:rsidRPr="00F87B31">
        <w:t xml:space="preserve">(6,282) = 1.06, </w:t>
      </w:r>
      <w:r w:rsidR="00C256BD" w:rsidRPr="00F87B31">
        <w:rPr>
          <w:i/>
        </w:rPr>
        <w:t>p</w:t>
      </w:r>
      <w:r w:rsidR="00C256BD" w:rsidRPr="00F87B31">
        <w:t xml:space="preserve"> = .39, η</w:t>
      </w:r>
      <w:r w:rsidR="00C256BD" w:rsidRPr="00F87B31">
        <w:rPr>
          <w:vertAlign w:val="subscript"/>
        </w:rPr>
        <w:t>p</w:t>
      </w:r>
      <w:r w:rsidR="00C256BD" w:rsidRPr="00F87B31">
        <w:rPr>
          <w:vertAlign w:val="superscript"/>
        </w:rPr>
        <w:t>2</w:t>
      </w:r>
      <w:r w:rsidR="00C256BD" w:rsidRPr="00F87B31">
        <w:t xml:space="preserve"> = .022. Furthermore, the main effect of quarter was not significant in either baseline, </w:t>
      </w:r>
      <w:r w:rsidR="00C256BD" w:rsidRPr="00F87B31">
        <w:rPr>
          <w:i/>
        </w:rPr>
        <w:t>F</w:t>
      </w:r>
      <w:r w:rsidR="00C256BD" w:rsidRPr="00F87B31">
        <w:t xml:space="preserve">&lt;1, negative, </w:t>
      </w:r>
      <w:proofErr w:type="gramStart"/>
      <w:r w:rsidR="00C256BD" w:rsidRPr="00F87B31">
        <w:rPr>
          <w:i/>
        </w:rPr>
        <w:t>F</w:t>
      </w:r>
      <w:r w:rsidR="00C256BD" w:rsidRPr="00F87B31">
        <w:t>(</w:t>
      </w:r>
      <w:proofErr w:type="gramEnd"/>
      <w:r w:rsidR="00C256BD" w:rsidRPr="00F87B31">
        <w:t>3,</w:t>
      </w:r>
      <w:r w:rsidR="004845ED" w:rsidRPr="00F87B31">
        <w:t>141</w:t>
      </w:r>
      <w:r w:rsidR="00C256BD" w:rsidRPr="00F87B31">
        <w:t xml:space="preserve">) = </w:t>
      </w:r>
      <w:r w:rsidR="004845ED" w:rsidRPr="00F87B31">
        <w:t>1.76</w:t>
      </w:r>
      <w:r w:rsidR="00C256BD" w:rsidRPr="00F87B31">
        <w:t xml:space="preserve">, </w:t>
      </w:r>
      <w:r w:rsidR="00C256BD" w:rsidRPr="00F87B31">
        <w:rPr>
          <w:i/>
        </w:rPr>
        <w:t>p</w:t>
      </w:r>
      <w:r w:rsidR="004845ED" w:rsidRPr="00F87B31">
        <w:t xml:space="preserve"> =</w:t>
      </w:r>
      <w:r w:rsidR="00C256BD" w:rsidRPr="00F87B31">
        <w:t xml:space="preserve"> .</w:t>
      </w:r>
      <w:r w:rsidR="004845ED" w:rsidRPr="00F87B31">
        <w:t>16</w:t>
      </w:r>
      <w:r w:rsidR="00C256BD" w:rsidRPr="00F87B31">
        <w:t>, η</w:t>
      </w:r>
      <w:r w:rsidR="00C256BD" w:rsidRPr="00F87B31">
        <w:rPr>
          <w:vertAlign w:val="subscript"/>
        </w:rPr>
        <w:t>p</w:t>
      </w:r>
      <w:r w:rsidR="00C256BD" w:rsidRPr="00F87B31">
        <w:rPr>
          <w:vertAlign w:val="superscript"/>
        </w:rPr>
        <w:t>2</w:t>
      </w:r>
      <w:r w:rsidR="00C256BD" w:rsidRPr="00F87B31">
        <w:t xml:space="preserve"> = .</w:t>
      </w:r>
      <w:r w:rsidR="004845ED" w:rsidRPr="00F87B31">
        <w:t xml:space="preserve">036, or positive block, </w:t>
      </w:r>
      <w:r w:rsidR="004845ED" w:rsidRPr="00F87B31">
        <w:rPr>
          <w:i/>
        </w:rPr>
        <w:t>F</w:t>
      </w:r>
      <w:r w:rsidR="004845ED" w:rsidRPr="00F87B31">
        <w:t>&lt;1</w:t>
      </w:r>
      <w:r w:rsidR="00BF1CA3" w:rsidRPr="00F87B31">
        <w:t>. Overall, these findings suggest</w:t>
      </w:r>
      <w:r w:rsidR="004845ED" w:rsidRPr="00F87B31">
        <w:t xml:space="preserve"> that changes in alcohol choice were driven by mood induction rather than time. </w:t>
      </w:r>
    </w:p>
    <w:p w14:paraId="75DBF9F4" w14:textId="77777777" w:rsidR="005B56E0" w:rsidRPr="00F87B31" w:rsidRDefault="00956DA1" w:rsidP="00E260AC">
      <w:pPr>
        <w:pStyle w:val="Heading3"/>
      </w:pPr>
      <w:r w:rsidRPr="00F87B31">
        <w:t>Correlations between alcohol choice and questionnaire scales</w:t>
      </w:r>
    </w:p>
    <w:p w14:paraId="6B423743" w14:textId="256EE974" w:rsidR="00D70BF5" w:rsidRPr="00F87B31" w:rsidRDefault="00956DA1" w:rsidP="00E260AC">
      <w:r w:rsidRPr="00F87B31">
        <w:t xml:space="preserve">Table </w:t>
      </w:r>
      <w:r w:rsidR="0055536A" w:rsidRPr="00F87B31">
        <w:t>2</w:t>
      </w:r>
      <w:r w:rsidRPr="00F87B31">
        <w:t xml:space="preserve"> shows the correlation coefficients between baseline alcohol </w:t>
      </w:r>
      <w:proofErr w:type="gramStart"/>
      <w:r w:rsidRPr="00F87B31">
        <w:t>choice</w:t>
      </w:r>
      <w:proofErr w:type="gramEnd"/>
      <w:r w:rsidRPr="00F87B31">
        <w:t>, negative</w:t>
      </w:r>
      <w:r w:rsidR="00EC43B3" w:rsidRPr="00F87B31">
        <w:t xml:space="preserve"> </w:t>
      </w:r>
      <w:r w:rsidRPr="00F87B31">
        <w:t xml:space="preserve">mood-induced </w:t>
      </w:r>
      <w:r w:rsidR="00131B19" w:rsidRPr="00F87B31">
        <w:t>alcohol choice</w:t>
      </w:r>
      <w:r w:rsidRPr="00F87B31">
        <w:t xml:space="preserve"> (</w:t>
      </w:r>
      <w:r w:rsidR="00E260AC" w:rsidRPr="00F87B31">
        <w:t>increase</w:t>
      </w:r>
      <w:r w:rsidRPr="00F87B31">
        <w:t xml:space="preserve"> in alcohol choice </w:t>
      </w:r>
      <w:r w:rsidR="00C137FD" w:rsidRPr="00F87B31">
        <w:t>from</w:t>
      </w:r>
      <w:r w:rsidRPr="00F87B31">
        <w:t xml:space="preserve"> </w:t>
      </w:r>
      <w:r w:rsidR="00C137FD" w:rsidRPr="00F87B31">
        <w:t xml:space="preserve">the </w:t>
      </w:r>
      <w:r w:rsidRPr="00F87B31">
        <w:t xml:space="preserve">baseline and negative </w:t>
      </w:r>
      <w:r w:rsidR="00C137FD" w:rsidRPr="00F87B31">
        <w:t>block</w:t>
      </w:r>
      <w:r w:rsidR="00E260AC" w:rsidRPr="00F87B31">
        <w:t xml:space="preserve">), questionnaire scales and subjective negative mood reactivity (increase in sadness from baseline to negative </w:t>
      </w:r>
      <w:r w:rsidR="00C137FD" w:rsidRPr="00F87B31">
        <w:t>block</w:t>
      </w:r>
      <w:r w:rsidR="00E260AC" w:rsidRPr="00F87B31">
        <w:t xml:space="preserve">). </w:t>
      </w:r>
      <w:r w:rsidR="00A93EEF" w:rsidRPr="00F87B31">
        <w:t>B</w:t>
      </w:r>
      <w:r w:rsidR="00E260AC" w:rsidRPr="00F87B31">
        <w:t>aseline alcohol choice was significantly correlated with AUDIT, RFDQ and DMQ-R negative coping scales, and BDI.</w:t>
      </w:r>
      <w:r w:rsidR="00C137FD" w:rsidRPr="00F87B31">
        <w:t xml:space="preserve"> N</w:t>
      </w:r>
      <w:r w:rsidR="00E260AC" w:rsidRPr="00F87B31">
        <w:t>egative</w:t>
      </w:r>
      <w:r w:rsidR="00C137FD" w:rsidRPr="00F87B31">
        <w:t xml:space="preserve"> </w:t>
      </w:r>
      <w:r w:rsidR="00E260AC" w:rsidRPr="00F87B31">
        <w:t xml:space="preserve">mood-induced </w:t>
      </w:r>
      <w:r w:rsidR="00131B19" w:rsidRPr="00F87B31">
        <w:t>alcohol choice</w:t>
      </w:r>
      <w:r w:rsidR="00E260AC" w:rsidRPr="00F87B31">
        <w:t xml:space="preserve"> did not correlate </w:t>
      </w:r>
      <w:r w:rsidR="00C137FD" w:rsidRPr="00F87B31">
        <w:t xml:space="preserve">with any </w:t>
      </w:r>
      <w:r w:rsidR="00E260AC" w:rsidRPr="00F87B31">
        <w:t xml:space="preserve">variable. </w:t>
      </w:r>
      <w:r w:rsidR="00D70BF5" w:rsidRPr="00F87B31">
        <w:t xml:space="preserve">Finally, </w:t>
      </w:r>
      <w:r w:rsidR="00BF1CA3" w:rsidRPr="00F87B31">
        <w:t xml:space="preserve">neither </w:t>
      </w:r>
      <w:r w:rsidR="00D70BF5" w:rsidRPr="00F87B31">
        <w:t xml:space="preserve">percent alcohol choice measured in the positive mood induction block, </w:t>
      </w:r>
      <w:r w:rsidR="00BF1CA3" w:rsidRPr="00F87B31">
        <w:t xml:space="preserve">nor </w:t>
      </w:r>
      <w:r w:rsidR="00D70BF5" w:rsidRPr="00F87B31">
        <w:t xml:space="preserve">the decreases in alcohol choice </w:t>
      </w:r>
      <w:r w:rsidR="00BF1CA3" w:rsidRPr="00F87B31">
        <w:t>between</w:t>
      </w:r>
      <w:r w:rsidR="00D70BF5" w:rsidRPr="00F87B31">
        <w:t xml:space="preserve"> positive versus negative block</w:t>
      </w:r>
      <w:r w:rsidR="00BF1CA3" w:rsidRPr="00F87B31">
        <w:t>s</w:t>
      </w:r>
      <w:r w:rsidR="00D70BF5" w:rsidRPr="00F87B31">
        <w:t xml:space="preserve"> </w:t>
      </w:r>
      <w:r w:rsidR="00BF1CA3" w:rsidRPr="00F87B31">
        <w:t>correlated</w:t>
      </w:r>
      <w:r w:rsidR="00D70BF5" w:rsidRPr="00F87B31">
        <w:t xml:space="preserve"> significantly with any of the questionnaire </w:t>
      </w:r>
      <w:r w:rsidR="00BF1CA3" w:rsidRPr="00F87B31">
        <w:t>measures</w:t>
      </w:r>
      <w:r w:rsidR="00D70BF5" w:rsidRPr="00F87B31">
        <w:t xml:space="preserve">, </w:t>
      </w:r>
      <w:proofErr w:type="spellStart"/>
      <w:r w:rsidR="00D70BF5" w:rsidRPr="00F87B31">
        <w:rPr>
          <w:i/>
        </w:rPr>
        <w:t>r</w:t>
      </w:r>
      <w:r w:rsidR="00D70BF5" w:rsidRPr="00F87B31">
        <w:t>s</w:t>
      </w:r>
      <w:proofErr w:type="spellEnd"/>
      <w:r w:rsidR="00D70BF5" w:rsidRPr="00F87B31">
        <w:t xml:space="preserve">&lt;.25, </w:t>
      </w:r>
      <w:proofErr w:type="spellStart"/>
      <w:r w:rsidR="00D70BF5" w:rsidRPr="00F87B31">
        <w:rPr>
          <w:i/>
        </w:rPr>
        <w:t>p</w:t>
      </w:r>
      <w:r w:rsidR="00D70BF5" w:rsidRPr="00F87B31">
        <w:t>s</w:t>
      </w:r>
      <w:proofErr w:type="spellEnd"/>
      <w:r w:rsidR="00D70BF5" w:rsidRPr="00F87B31">
        <w:t>&gt;.08</w:t>
      </w:r>
      <w:r w:rsidR="00EB34AB" w:rsidRPr="00F87B31">
        <w:t xml:space="preserve"> (not </w:t>
      </w:r>
      <w:r w:rsidR="00BF1CA3" w:rsidRPr="00F87B31">
        <w:t>shown in Table 2</w:t>
      </w:r>
      <w:r w:rsidR="00EB34AB" w:rsidRPr="00F87B31">
        <w:t>)</w:t>
      </w:r>
      <w:r w:rsidR="00BF1CA3" w:rsidRPr="00F87B31">
        <w:t>.</w:t>
      </w:r>
    </w:p>
    <w:p w14:paraId="0E790876" w14:textId="77777777" w:rsidR="00BE22CD" w:rsidRPr="00F87B31" w:rsidRDefault="00BE22CD" w:rsidP="00E260AC">
      <w:pPr>
        <w:pStyle w:val="Heading2"/>
      </w:pPr>
      <w:r w:rsidRPr="00F87B31">
        <w:t>Discussion</w:t>
      </w:r>
    </w:p>
    <w:p w14:paraId="54465176" w14:textId="586FB453" w:rsidR="008D58FB" w:rsidRPr="00F87B31" w:rsidRDefault="00C5430B" w:rsidP="00E260AC">
      <w:r w:rsidRPr="00F87B31">
        <w:t>The first key finding</w:t>
      </w:r>
      <w:r w:rsidR="00B93FC9" w:rsidRPr="00F87B31">
        <w:t xml:space="preserve"> </w:t>
      </w:r>
      <w:r w:rsidR="002C5861" w:rsidRPr="00F87B31">
        <w:t>of the</w:t>
      </w:r>
      <w:r w:rsidR="00B93FC9" w:rsidRPr="00F87B31">
        <w:t xml:space="preserve"> study</w:t>
      </w:r>
      <w:r w:rsidRPr="00F87B31">
        <w:t xml:space="preserve"> was that </w:t>
      </w:r>
      <w:r w:rsidR="002C5861" w:rsidRPr="00F87B31">
        <w:t xml:space="preserve">greater choice of alcohol versus food images in the </w:t>
      </w:r>
      <w:r w:rsidRPr="00F87B31">
        <w:t>b</w:t>
      </w:r>
      <w:r w:rsidR="008D58FB" w:rsidRPr="00F87B31">
        <w:t>aseline</w:t>
      </w:r>
      <w:r w:rsidR="002C5861" w:rsidRPr="00F87B31">
        <w:t xml:space="preserve"> block</w:t>
      </w:r>
      <w:r w:rsidR="008D58FB" w:rsidRPr="00F87B31">
        <w:t xml:space="preserve"> correlated with </w:t>
      </w:r>
      <w:r w:rsidR="00C137FD" w:rsidRPr="00F87B31">
        <w:t>AUDIT, drinking coping motives</w:t>
      </w:r>
      <w:r w:rsidR="008D58FB" w:rsidRPr="00F87B31">
        <w:t xml:space="preserve"> and depression symptoms</w:t>
      </w:r>
      <w:r w:rsidRPr="00F87B31">
        <w:t xml:space="preserve">. </w:t>
      </w:r>
      <w:r w:rsidR="002C5861" w:rsidRPr="00F87B31">
        <w:t xml:space="preserve">One interpretation of these relationships is that </w:t>
      </w:r>
      <w:r w:rsidRPr="00F87B31">
        <w:t>t</w:t>
      </w:r>
      <w:r w:rsidR="00A93EEF" w:rsidRPr="00F87B31">
        <w:t xml:space="preserve">he </w:t>
      </w:r>
      <w:r w:rsidR="008D58FB" w:rsidRPr="00F87B31">
        <w:t xml:space="preserve">concurrent pictorial choice </w:t>
      </w:r>
      <w:r w:rsidR="002C5861" w:rsidRPr="00F87B31">
        <w:t xml:space="preserve">procedure </w:t>
      </w:r>
      <w:r w:rsidRPr="00F87B31">
        <w:t>index</w:t>
      </w:r>
      <w:r w:rsidR="002C5861" w:rsidRPr="00F87B31">
        <w:t>es</w:t>
      </w:r>
      <w:r w:rsidRPr="00F87B31">
        <w:t xml:space="preserve"> of the relative value of alcohol</w:t>
      </w:r>
      <w:r w:rsidR="003D5147" w:rsidRPr="00F87B31">
        <w:t xml:space="preserve"> </w:t>
      </w:r>
      <w:r w:rsidR="003D5147" w:rsidRPr="00F87B31">
        <w:fldChar w:fldCharType="begin"/>
      </w:r>
      <w:r w:rsidR="003D5147" w:rsidRPr="00F87B31">
        <w:instrText xml:space="preserve"> ADDIN EN.CITE &lt;EndNote&gt;&lt;Cite&gt;&lt;Author&gt;Murphy&lt;/Author&gt;&lt;Year&gt;2005&lt;/Year&gt;&lt;RecNum&gt;1529&lt;/RecNum&gt;&lt;DisplayText&gt;(Murphy, Correia, Colby, &amp;amp; Vuchinich, 2005)&lt;/DisplayText&gt;&lt;record&gt;&lt;rec-number&gt;1529&lt;/rec-number&gt;&lt;foreign-keys&gt;&lt;key app="EN" db-id="s529rw2f5ewwxae0fvjx25x5ta9wfwdvaf0x" timestamp="0"&gt;1529&lt;/key&gt;&lt;/foreign-keys&gt;&lt;ref-type name="Journal Article"&gt;17&lt;/ref-type&gt;&lt;contributors&gt;&lt;authors&gt;&lt;author&gt;Murphy, J. G.&lt;/author&gt;&lt;author&gt;Correia, C. J.&lt;/author&gt;&lt;author&gt;Colby, S. M.&lt;/author&gt;&lt;author&gt;Vuchinich, R. E.&lt;/author&gt;&lt;/authors&gt;&lt;/contributors&gt;&lt;titles&gt;&lt;title&gt;Using behavioral theories of choice to predict drinking outcomes following a brief intervention&lt;/title&gt;&lt;secondary-title&gt;Experimental and Clinical Psychopharmacology&lt;/secondary-title&gt;&lt;/titles&gt;&lt;periodical&gt;&lt;full-title&gt;Experimental and Clinical Psychopharmacology&lt;/full-title&gt;&lt;abbr-1&gt;Exp Clin Psychopharmacol&lt;/abbr-1&gt;&lt;/periodical&gt;&lt;pages&gt;93-101&lt;/pages&gt;&lt;volume&gt;13&lt;/volume&gt;&lt;number&gt;2&lt;/number&gt;&lt;dates&gt;&lt;year&gt;2005&lt;/year&gt;&lt;pub-dates&gt;&lt;date&gt;May&lt;/date&gt;&lt;/pub-dates&gt;&lt;/dates&gt;&lt;isbn&gt;1064-1297&lt;/isbn&gt;&lt;accession-num&gt;ISI:000229692300002&lt;/accession-num&gt;&lt;urls&gt;&lt;related-urls&gt;&lt;url&gt;&amp;lt;Go to ISI&amp;gt;://000229692300002&lt;/url&gt;&lt;/related-urls&gt;&lt;/urls&gt;&lt;electronic-resource-num&gt;10.1037/1064-1297.13.2.93&lt;/electronic-resource-num&gt;&lt;/record&gt;&lt;/Cite&gt;&lt;/EndNote&gt;</w:instrText>
      </w:r>
      <w:r w:rsidR="003D5147" w:rsidRPr="00F87B31">
        <w:fldChar w:fldCharType="separate"/>
      </w:r>
      <w:r w:rsidR="003D5147" w:rsidRPr="00F87B31">
        <w:rPr>
          <w:noProof/>
        </w:rPr>
        <w:t>(Murphy, Correia, Colby, &amp; Vuchinich, 2005)</w:t>
      </w:r>
      <w:r w:rsidR="003D5147" w:rsidRPr="00F87B31">
        <w:fldChar w:fldCharType="end"/>
      </w:r>
      <w:r w:rsidRPr="00F87B31">
        <w:t xml:space="preserve">, and that </w:t>
      </w:r>
      <w:r w:rsidR="008D58FB" w:rsidRPr="00F87B31">
        <w:t>hazardous drinkers</w:t>
      </w:r>
      <w:r w:rsidRPr="00F87B31">
        <w:t xml:space="preserve"> who report higher AUDIT, drinking coping motives or </w:t>
      </w:r>
      <w:r w:rsidRPr="00F87B31">
        <w:lastRenderedPageBreak/>
        <w:t>depression symptoms ascribe greater relative value</w:t>
      </w:r>
      <w:r w:rsidR="002C5861" w:rsidRPr="00F87B31">
        <w:t xml:space="preserve"> to alcohol over alternative rewards</w:t>
      </w:r>
      <w:r w:rsidRPr="00F87B31">
        <w:t xml:space="preserve">. </w:t>
      </w:r>
      <w:r w:rsidR="003D5147" w:rsidRPr="00F87B31">
        <w:t>In support of this claim, t</w:t>
      </w:r>
      <w:r w:rsidR="00E76DE4" w:rsidRPr="00F87B31">
        <w:t xml:space="preserve">wo earlier studies have similarly found that cocaine choice in the concurrent pictorial choice procedure was associated with cocaine </w:t>
      </w:r>
      <w:r w:rsidR="00D04166" w:rsidRPr="00F87B31">
        <w:t>use</w:t>
      </w:r>
      <w:r w:rsidR="00E76DE4" w:rsidRPr="00F87B31">
        <w:t xml:space="preserve"> frequency </w:t>
      </w:r>
      <w:r w:rsidR="00E76DE4" w:rsidRPr="00F87B31">
        <w:fldChar w:fldCharType="begin">
          <w:fldData xml:space="preserve">PEVuZE5vdGU+PENpdGU+PEF1dGhvcj5Nb2VsbGVyPC9BdXRob3I+PFllYXI+MjAwOTwvWWVhcj48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==
</w:fldData>
        </w:fldChar>
      </w:r>
      <w:r w:rsidR="00E76DE4" w:rsidRPr="00F87B31">
        <w:instrText xml:space="preserve"> ADDIN EN.CITE </w:instrText>
      </w:r>
      <w:r w:rsidR="00E76DE4" w:rsidRPr="00F87B31">
        <w:fldChar w:fldCharType="begin">
          <w:fldData xml:space="preserve">PEVuZE5vdGU+PENpdGU+PEF1dGhvcj5Nb2VsbGVyPC9BdXRob3I+PFllYXI+MjAwOTwvWWVhcj48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==
</w:fldData>
        </w:fldChar>
      </w:r>
      <w:r w:rsidR="00E76DE4" w:rsidRPr="00F87B31">
        <w:instrText xml:space="preserve"> ADDIN EN.CITE.DATA </w:instrText>
      </w:r>
      <w:r w:rsidR="00E76DE4" w:rsidRPr="00F87B31">
        <w:fldChar w:fldCharType="end"/>
      </w:r>
      <w:r w:rsidR="00E76DE4" w:rsidRPr="00F87B31">
        <w:fldChar w:fldCharType="separate"/>
      </w:r>
      <w:r w:rsidR="00E76DE4" w:rsidRPr="00F87B31">
        <w:rPr>
          <w:noProof/>
        </w:rPr>
        <w:t>(Moeller, et al., 2013; Moeller, et al., 2009)</w:t>
      </w:r>
      <w:r w:rsidR="00E76DE4" w:rsidRPr="00F87B31">
        <w:fldChar w:fldCharType="end"/>
      </w:r>
      <w:r w:rsidR="00E76DE4" w:rsidRPr="00F87B31">
        <w:t xml:space="preserve">, suggesting that the measure provides a valid index of drug value in different drug user group. </w:t>
      </w:r>
      <w:r w:rsidRPr="00F87B31">
        <w:t>The second key finding was that t</w:t>
      </w:r>
      <w:r w:rsidR="00A42A48" w:rsidRPr="00F87B31">
        <w:t>he negative and positive mood induction procedures were effective in</w:t>
      </w:r>
      <w:r w:rsidR="00C137FD" w:rsidRPr="00F87B31">
        <w:t xml:space="preserve"> </w:t>
      </w:r>
      <w:r w:rsidR="00377A0B" w:rsidRPr="00F87B31">
        <w:t>shifting</w:t>
      </w:r>
      <w:r w:rsidR="00C137FD" w:rsidRPr="00F87B31">
        <w:t xml:space="preserve"> subjective mood state</w:t>
      </w:r>
      <w:r w:rsidR="00A42A48" w:rsidRPr="00F87B31">
        <w:t xml:space="preserve"> towards sadness and happiness respectively, as </w:t>
      </w:r>
      <w:r w:rsidR="00377A0B" w:rsidRPr="00F87B31">
        <w:t>anticipated</w:t>
      </w:r>
      <w:r w:rsidR="00A42A48" w:rsidRPr="00F87B31">
        <w:t xml:space="preserve">. </w:t>
      </w:r>
      <w:r w:rsidR="00D04166" w:rsidRPr="00F87B31">
        <w:t>However, t</w:t>
      </w:r>
      <w:r w:rsidRPr="00F87B31">
        <w:t>he m</w:t>
      </w:r>
      <w:r w:rsidR="00C137FD" w:rsidRPr="00F87B31">
        <w:t>ost</w:t>
      </w:r>
      <w:r w:rsidRPr="00F87B31">
        <w:t xml:space="preserve"> important fin</w:t>
      </w:r>
      <w:r w:rsidR="00BF1CA3" w:rsidRPr="00F87B31">
        <w:t>d</w:t>
      </w:r>
      <w:r w:rsidRPr="00F87B31">
        <w:t xml:space="preserve">ing was that </w:t>
      </w:r>
      <w:r w:rsidR="008D58FB" w:rsidRPr="00F87B31">
        <w:t xml:space="preserve">alcohol choice increased </w:t>
      </w:r>
      <w:r w:rsidR="00A42A48" w:rsidRPr="00F87B31">
        <w:t>following</w:t>
      </w:r>
      <w:r w:rsidR="008D58FB" w:rsidRPr="00F87B31">
        <w:t xml:space="preserve"> negative mood induction and retuned to baseline </w:t>
      </w:r>
      <w:r w:rsidR="00A42A48" w:rsidRPr="00F87B31">
        <w:t>following positive mood induction, suggesting</w:t>
      </w:r>
      <w:r w:rsidR="00377A0B" w:rsidRPr="00F87B31">
        <w:t xml:space="preserve"> that</w:t>
      </w:r>
      <w:r w:rsidR="00A42A48" w:rsidRPr="00F87B31">
        <w:t xml:space="preserve"> </w:t>
      </w:r>
      <w:r w:rsidR="008D58FB" w:rsidRPr="00F87B31">
        <w:t xml:space="preserve">the concurrent pictorial choice measure is sensitive to the motivational effect of negative mood </w:t>
      </w:r>
      <w:r w:rsidR="00C137FD" w:rsidRPr="00F87B31">
        <w:t>induction on</w:t>
      </w:r>
      <w:r w:rsidR="00A42A48" w:rsidRPr="00F87B31">
        <w:t xml:space="preserve"> the relative value of alcohol.</w:t>
      </w:r>
      <w:r w:rsidR="00C137FD" w:rsidRPr="00F87B31">
        <w:t xml:space="preserve"> What is more, t</w:t>
      </w:r>
      <w:r w:rsidR="00E76DE4" w:rsidRPr="00F87B31">
        <w:t>he</w:t>
      </w:r>
      <w:r w:rsidR="00A42A48" w:rsidRPr="00F87B31">
        <w:t xml:space="preserve"> effect of </w:t>
      </w:r>
      <w:r w:rsidR="005E115B" w:rsidRPr="00F87B31">
        <w:t xml:space="preserve">negative mood induction </w:t>
      </w:r>
      <w:r w:rsidR="00A42A48" w:rsidRPr="00F87B31">
        <w:t xml:space="preserve">on alcohol choice relative to baseline was </w:t>
      </w:r>
      <w:r w:rsidR="00494C83" w:rsidRPr="00F87B31">
        <w:t xml:space="preserve">large </w:t>
      </w:r>
      <w:r w:rsidR="005E115B" w:rsidRPr="00F87B31">
        <w:t>(</w:t>
      </w:r>
      <w:r w:rsidR="001C1853" w:rsidRPr="00F87B31">
        <w:t>η</w:t>
      </w:r>
      <w:r w:rsidR="001C1853" w:rsidRPr="00F87B31">
        <w:rPr>
          <w:vertAlign w:val="subscript"/>
        </w:rPr>
        <w:t>p</w:t>
      </w:r>
      <w:r w:rsidR="001C1853" w:rsidRPr="00F87B31">
        <w:rPr>
          <w:vertAlign w:val="superscript"/>
        </w:rPr>
        <w:t>2</w:t>
      </w:r>
      <w:r w:rsidR="005E115B" w:rsidRPr="00F87B31">
        <w:t xml:space="preserve"> = .280). </w:t>
      </w:r>
      <w:r w:rsidR="00F72765" w:rsidRPr="00F87B31">
        <w:t>Smokers with</w:t>
      </w:r>
      <w:r w:rsidRPr="00F87B31">
        <w:t xml:space="preserve"> diagnosed</w:t>
      </w:r>
      <w:r w:rsidR="00F72765" w:rsidRPr="00F87B31">
        <w:t xml:space="preserve"> current major depression have shown an even larger effect (</w:t>
      </w:r>
      <w:r w:rsidR="001C1853" w:rsidRPr="00F87B31">
        <w:t>η</w:t>
      </w:r>
      <w:r w:rsidR="001C1853" w:rsidRPr="00F87B31">
        <w:rPr>
          <w:vertAlign w:val="subscript"/>
        </w:rPr>
        <w:t>p</w:t>
      </w:r>
      <w:r w:rsidR="001C1853" w:rsidRPr="00F87B31">
        <w:rPr>
          <w:vertAlign w:val="superscript"/>
        </w:rPr>
        <w:t>2</w:t>
      </w:r>
      <w:r w:rsidR="00F72765" w:rsidRPr="00F87B31">
        <w:t xml:space="preserve"> = .782) of negative mood induction on tobacco choice in the concurrent pictorial choice task  </w:t>
      </w:r>
      <w:r w:rsidR="00F72765" w:rsidRPr="00F87B31">
        <w:fldChar w:fldCharType="begin"/>
      </w:r>
      <w:r w:rsidR="00F72765" w:rsidRPr="00F87B31">
        <w:instrText xml:space="preserve"> ADDIN EN.CITE &lt;EndNote&gt;&lt;Cite&gt;&lt;Author&gt;Hogarth&lt;/Author&gt;&lt;Year&gt;2017&lt;/Year&gt;&lt;RecNum&gt;6994&lt;/RecNum&gt;&lt;DisplayText&gt;(Hogarth, et al., 2017)&lt;/DisplayText&gt;&lt;record&gt;&lt;rec-number&gt;6994&lt;/rec-number&gt;&lt;foreign-keys&gt;&lt;key app="EN" db-id="s529rw2f5ewwxae0fvjx25x5ta9wfwdvaf0x" timestamp="1493920782"&gt;6994&lt;/key&gt;&lt;/foreign-keys&gt;&lt;ref-type name="Journal Article"&gt;17&lt;/ref-type&gt;&lt;contributors&gt;&lt;authors&gt;&lt;author&gt;Hogarth, L.&lt;/author&gt;&lt;author&gt;Mathew, Amanda R.&lt;/author&gt;&lt;author&gt;Hitsman, Brian&lt;/author&gt;&lt;/authors&gt;&lt;/contributors&gt;&lt;titles&gt;&lt;title&gt;Current major depression is associated with greater sensitivity to the motivational effect of both negative mood induction and abstinence on tobacco-seeking behavior&lt;/title&gt;&lt;secondary-title&gt;Drug and Alcohol Dependence&lt;/secondary-title&gt;&lt;/titles&gt;&lt;periodical&gt;&lt;full-title&gt;Drug and Alcohol Dependence&lt;/full-title&gt;&lt;abbr-1&gt;Drug Alcohol Depend.&lt;/abbr-1&gt;&lt;/periodical&gt;&lt;pages&gt;1-6&lt;/pages&gt;&lt;volume&gt;176&lt;/volume&gt;&lt;keywords&gt;&lt;keyword&gt;Depression&lt;/keyword&gt;&lt;keyword&gt;Smoking&lt;/keyword&gt;&lt;keyword&gt;Vulnerability&lt;/keyword&gt;&lt;keyword&gt;Mood induction&lt;/keyword&gt;&lt;keyword&gt;Abstinence&lt;/keyword&gt;&lt;/keywords&gt;&lt;dates&gt;&lt;year&gt;2017&lt;/year&gt;&lt;pub-dates&gt;&lt;date&gt;7/1/&lt;/date&gt;&lt;/pub-dates&gt;&lt;/dates&gt;&lt;isbn&gt;0376-8716&lt;/isbn&gt;&lt;urls&gt;&lt;related-urls&gt;&lt;url&gt;http://www.sciencedirect.com/science/article/pii/S037687161730159X&lt;/url&gt;&lt;/related-urls&gt;&lt;/urls&gt;&lt;electronic-resource-num&gt;https://doi.org/10.1016/j.drugalcdep.2017.02.009&lt;/electronic-resource-num&gt;&lt;/record&gt;&lt;/Cite&gt;&lt;/EndNote&gt;</w:instrText>
      </w:r>
      <w:r w:rsidR="00F72765" w:rsidRPr="00F87B31">
        <w:fldChar w:fldCharType="separate"/>
      </w:r>
      <w:r w:rsidR="00F72765" w:rsidRPr="00F87B31">
        <w:rPr>
          <w:noProof/>
        </w:rPr>
        <w:t>(Hogarth, et al., 2017)</w:t>
      </w:r>
      <w:r w:rsidR="00F72765" w:rsidRPr="00F87B31">
        <w:fldChar w:fldCharType="end"/>
      </w:r>
      <w:r w:rsidR="00F72765" w:rsidRPr="00F87B31">
        <w:t>. T</w:t>
      </w:r>
      <w:r w:rsidR="005E115B" w:rsidRPr="00F87B31">
        <w:t>hus, th</w:t>
      </w:r>
      <w:r w:rsidR="008D58FB" w:rsidRPr="00F87B31">
        <w:t xml:space="preserve">e </w:t>
      </w:r>
      <w:r w:rsidR="00A42A48" w:rsidRPr="00F87B31">
        <w:t xml:space="preserve">concurrent pictorial choice measure </w:t>
      </w:r>
      <w:r w:rsidR="00DC1EB5" w:rsidRPr="00F87B31">
        <w:t xml:space="preserve">offers a </w:t>
      </w:r>
      <w:r w:rsidR="00D04166" w:rsidRPr="00F87B31">
        <w:t xml:space="preserve">sensitive, </w:t>
      </w:r>
      <w:r w:rsidR="00DC1EB5" w:rsidRPr="00F87B31">
        <w:t xml:space="preserve">accessible </w:t>
      </w:r>
      <w:r w:rsidR="00D04166" w:rsidRPr="00F87B31">
        <w:t xml:space="preserve">and clinically useful </w:t>
      </w:r>
      <w:r w:rsidR="00DC1EB5" w:rsidRPr="00F87B31">
        <w:t xml:space="preserve">method for studying </w:t>
      </w:r>
      <w:r w:rsidR="008D58FB" w:rsidRPr="00F87B31">
        <w:t>negative mood-induced relapse</w:t>
      </w:r>
      <w:r w:rsidR="002841FA" w:rsidRPr="00F87B31">
        <w:t xml:space="preserve"> processes</w:t>
      </w:r>
      <w:r w:rsidR="008D58FB" w:rsidRPr="00F87B31">
        <w:t xml:space="preserve"> in hazardous drinkers</w:t>
      </w:r>
      <w:r w:rsidR="00511B35" w:rsidRPr="00F87B31">
        <w:t xml:space="preserve">, </w:t>
      </w:r>
      <w:r w:rsidR="00494C83" w:rsidRPr="00F87B31">
        <w:t>and is</w:t>
      </w:r>
      <w:r w:rsidR="00511B35" w:rsidRPr="00F87B31">
        <w:t xml:space="preserve"> considerably simpler than existing models designed for this purpose</w:t>
      </w:r>
      <w:r w:rsidR="008D58FB" w:rsidRPr="00F87B31">
        <w:t xml:space="preserve"> </w:t>
      </w:r>
      <w:r w:rsidR="00DC1EB5" w:rsidRPr="00F87B31">
        <w:fldChar w:fldCharType="begin">
          <w:fldData xml:space="preserve">PEVuZE5vdGU+PENpdGU+PEF1dGhvcj5CcmFkeTwvQXV0aG9yPjxZZWFyPjIwMDY8L1llYXI+PFJl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</w:fldData>
        </w:fldChar>
      </w:r>
      <w:r w:rsidR="00DC1EB5" w:rsidRPr="00F87B31">
        <w:instrText xml:space="preserve"> ADDIN EN.CITE </w:instrText>
      </w:r>
      <w:r w:rsidR="00DC1EB5" w:rsidRPr="00F87B31">
        <w:fldChar w:fldCharType="begin">
          <w:fldData xml:space="preserve">PEVuZE5vdGU+PENpdGU+PEF1dGhvcj5CcmFkeTwvQXV0aG9yPjxZZWFyPjIwMDY8L1llYXI+PFJl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</w:fldData>
        </w:fldChar>
      </w:r>
      <w:r w:rsidR="00DC1EB5" w:rsidRPr="00F87B31">
        <w:instrText xml:space="preserve"> ADDIN EN.CITE.DATA </w:instrText>
      </w:r>
      <w:r w:rsidR="00DC1EB5" w:rsidRPr="00F87B31">
        <w:fldChar w:fldCharType="end"/>
      </w:r>
      <w:r w:rsidR="00DC1EB5" w:rsidRPr="00F87B31">
        <w:fldChar w:fldCharType="separate"/>
      </w:r>
      <w:r w:rsidR="00DC1EB5" w:rsidRPr="00F87B31">
        <w:rPr>
          <w:noProof/>
        </w:rPr>
        <w:t>(Brady, et al., 2006; Cooney, et al., 1997; Higley, et al., 2011; Sinha, et al., 2011)</w:t>
      </w:r>
      <w:r w:rsidR="00DC1EB5" w:rsidRPr="00F87B31">
        <w:fldChar w:fldCharType="end"/>
      </w:r>
      <w:r w:rsidR="00DC1EB5" w:rsidRPr="00F87B31">
        <w:t>.</w:t>
      </w:r>
    </w:p>
    <w:p w14:paraId="28AFF75B" w14:textId="7DCC84CE" w:rsidR="00AC36E5" w:rsidRPr="00F87B31" w:rsidRDefault="00DC1EB5" w:rsidP="00E260AC">
      <w:r w:rsidRPr="00F87B31">
        <w:t xml:space="preserve">The negative mood-induced increase in </w:t>
      </w:r>
      <w:r w:rsidR="00131B19" w:rsidRPr="00F87B31">
        <w:t>alcohol choice</w:t>
      </w:r>
      <w:r w:rsidRPr="00F87B31">
        <w:t xml:space="preserve"> was comparable in magnitude, and not statistically different, in males and females, suggesting that published mixed findings</w:t>
      </w:r>
      <w:r w:rsidR="00480D25" w:rsidRPr="00F87B31">
        <w:t xml:space="preserve"> of this sort </w:t>
      </w:r>
      <w:r w:rsidRPr="00F87B31">
        <w:t xml:space="preserve">might be discounted </w:t>
      </w:r>
      <w:r w:rsidRPr="00F87B31">
        <w:fldChar w:fldCharType="begin">
          <w:fldData xml:space="preserve">PEVuZE5vdGU+PENpdGU+PEF1dGhvcj5SdWJvbmlzPC9BdXRob3I+PFllYXI+MTk5NDwvWWVhcj48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</w:fldData>
        </w:fldChar>
      </w:r>
      <w:r w:rsidRPr="00F87B31">
        <w:instrText xml:space="preserve"> ADDIN EN.CITE </w:instrText>
      </w:r>
      <w:r w:rsidRPr="00F87B31">
        <w:fldChar w:fldCharType="begin">
          <w:fldData xml:space="preserve">PEVuZE5vdGU+PENpdGU+PEF1dGhvcj5SdWJvbmlzPC9BdXRob3I+PFllYXI+MTk5NDwvWWVhcj48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</w:fldData>
        </w:fldChar>
      </w:r>
      <w:r w:rsidRPr="00F87B31">
        <w:instrText xml:space="preserve"> ADDIN EN.CITE.DATA </w:instrText>
      </w:r>
      <w:r w:rsidRPr="00F87B31">
        <w:fldChar w:fldCharType="end"/>
      </w:r>
      <w:r w:rsidRPr="00F87B31">
        <w:fldChar w:fldCharType="separate"/>
      </w:r>
      <w:r w:rsidRPr="00F87B31">
        <w:rPr>
          <w:noProof/>
        </w:rPr>
        <w:t>(Cyders, et al., 2016; Rubonis, et al., 1994; Willner, et al., 1998)</w:t>
      </w:r>
      <w:r w:rsidRPr="00F87B31">
        <w:fldChar w:fldCharType="end"/>
      </w:r>
      <w:r w:rsidRPr="00F87B31">
        <w:t xml:space="preserve">. More troubling is that negative mood-induced </w:t>
      </w:r>
      <w:r w:rsidR="00131B19" w:rsidRPr="00F87B31">
        <w:t>alcohol choice</w:t>
      </w:r>
      <w:r w:rsidRPr="00F87B31">
        <w:t xml:space="preserve"> did not correlate with drinking coping motives, in contrast to several studies which have reported this association</w:t>
      </w:r>
      <w:r w:rsidR="00D01635" w:rsidRPr="00F87B31">
        <w:t xml:space="preserve">. </w:t>
      </w:r>
      <w:r w:rsidR="00D01635" w:rsidRPr="00F87B31">
        <w:lastRenderedPageBreak/>
        <w:t>It is important to note, however, that</w:t>
      </w:r>
      <w:r w:rsidR="0023577A" w:rsidRPr="00F87B31">
        <w:t xml:space="preserve"> all these studies used </w:t>
      </w:r>
      <w:r w:rsidR="0042482D" w:rsidRPr="00F87B31">
        <w:t>undergraduate student samples</w:t>
      </w:r>
      <w:r w:rsidRPr="00F87B31">
        <w:t xml:space="preserve"> </w:t>
      </w:r>
      <w:r w:rsidR="00A02689" w:rsidRPr="00F87B31">
        <w:fldChar w:fldCharType="begin">
          <w:fldData xml:space="preserve">PEVuZE5vdGU+PENpdGU+PEF1dGhvcj5Sb3Vzc2VhdTwvQXV0aG9yPjxZZWFyPjIwMTE8L1llYXI+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</w:fldData>
        </w:fldChar>
      </w:r>
      <w:r w:rsidR="00AC36E5" w:rsidRPr="00F87B31">
        <w:instrText xml:space="preserve"> ADDIN EN.CITE </w:instrText>
      </w:r>
      <w:r w:rsidR="00AC36E5" w:rsidRPr="00F87B31">
        <w:fldChar w:fldCharType="begin">
          <w:fldData xml:space="preserve">PEVuZE5vdGU+PENpdGU+PEF1dGhvcj5Sb3Vzc2VhdTwvQXV0aG9yPjxZZWFyPjIwMTE8L1llYXI+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</w:fldData>
        </w:fldChar>
      </w:r>
      <w:r w:rsidR="00AC36E5" w:rsidRPr="00F87B31">
        <w:instrText xml:space="preserve"> ADDIN EN.CITE.DATA </w:instrText>
      </w:r>
      <w:r w:rsidR="00AC36E5" w:rsidRPr="00F87B31">
        <w:fldChar w:fldCharType="end"/>
      </w:r>
      <w:r w:rsidR="00A02689" w:rsidRPr="00F87B31">
        <w:fldChar w:fldCharType="separate"/>
      </w:r>
      <w:r w:rsidR="00AC36E5" w:rsidRPr="00F87B31">
        <w:rPr>
          <w:noProof/>
        </w:rPr>
        <w:t>(Austin &amp; Smith, 2008; Birch, et al., 2004; Field &amp; Powell, 2007; Field &amp; Quigley, 2009; Grant, et al., 2007; Rousseau, et al., 2011; Woud, et al., 2015; Zack, et al., 2003)</w:t>
      </w:r>
      <w:r w:rsidR="00A02689" w:rsidRPr="00F87B31">
        <w:fldChar w:fldCharType="end"/>
      </w:r>
      <w:r w:rsidR="0023577A" w:rsidRPr="00F87B31">
        <w:t xml:space="preserve">, apart from one which used alcoholic males </w:t>
      </w:r>
      <w:r w:rsidR="0023577A" w:rsidRPr="00F87B31">
        <w:fldChar w:fldCharType="begin"/>
      </w:r>
      <w:r w:rsidR="0023577A" w:rsidRPr="00F87B31">
        <w:instrText xml:space="preserve"> ADDIN EN.CITE &lt;EndNote&gt;&lt;Cite&gt;&lt;Author&gt;Cooney&lt;/Author&gt;&lt;Year&gt;1997&lt;/Year&gt;&lt;RecNum&gt;1768&lt;/RecNum&gt;&lt;DisplayText&gt;(Cooney, et al., 1997)&lt;/DisplayText&gt;&lt;record&gt;&lt;rec-number&gt;1768&lt;/rec-number&gt;&lt;foreign-keys&gt;&lt;key app="EN" db-id="s529rw2f5ewwxae0fvjx25x5ta9wfwdvaf0x" timestamp="1258994639"&gt;1768&lt;/key&gt;&lt;/foreign-keys&gt;&lt;ref-type name="Journal Article"&gt;17&lt;/ref-type&gt;&lt;contributors&gt;&lt;authors&gt;&lt;author&gt;Cooney, N. L.&lt;/author&gt;&lt;author&gt;Litt, M. D.&lt;/author&gt;&lt;author&gt;Morse, P. A.&lt;/author&gt;&lt;author&gt;Bauer, L. O.&lt;/author&gt;&lt;author&gt;Gaupp, L.&lt;/author&gt;&lt;/authors&gt;&lt;/contributors&gt;&lt;titles&gt;&lt;title&gt;Alcohol cue reactivity, negative-mood reactivity, and relapse in treated alcoholic men&lt;/title&gt;&lt;secondary-title&gt;Journal of Abnormal Psychology&lt;/secondary-title&gt;&lt;/titles&gt;&lt;periodical&gt;&lt;full-title&gt;Journal of Abnormal Psychology&lt;/full-title&gt;&lt;abbr-1&gt;J Abnorm Psychol&lt;/abbr-1&gt;&lt;/periodical&gt;&lt;pages&gt;243-250&lt;/pages&gt;&lt;volume&gt;106&lt;/volume&gt;&lt;number&gt;2&lt;/number&gt;&lt;dates&gt;&lt;year&gt;1997&lt;/year&gt;&lt;pub-dates&gt;&lt;date&gt;May&lt;/date&gt;&lt;/pub-dates&gt;&lt;/dates&gt;&lt;isbn&gt;0021-843X&lt;/isbn&gt;&lt;accession-num&gt;ISI:A1997WV71700008&lt;/accession-num&gt;&lt;urls&gt;&lt;related-urls&gt;&lt;url&gt;&amp;lt;Go to ISI&amp;gt;://A1997WV71700008&lt;/url&gt;&lt;/related-urls&gt;&lt;/urls&gt;&lt;/record&gt;&lt;/Cite&gt;&lt;/EndNote&gt;</w:instrText>
      </w:r>
      <w:r w:rsidR="0023577A" w:rsidRPr="00F87B31">
        <w:fldChar w:fldCharType="separate"/>
      </w:r>
      <w:r w:rsidR="0023577A" w:rsidRPr="00F87B31">
        <w:rPr>
          <w:noProof/>
        </w:rPr>
        <w:t>(Cooney, et al., 1997)</w:t>
      </w:r>
      <w:r w:rsidR="0023577A" w:rsidRPr="00F87B31">
        <w:fldChar w:fldCharType="end"/>
      </w:r>
      <w:r w:rsidR="0023577A" w:rsidRPr="00F87B31">
        <w:t>. O</w:t>
      </w:r>
      <w:r w:rsidR="00480D25" w:rsidRPr="00F87B31">
        <w:t>ne possible explanation</w:t>
      </w:r>
      <w:r w:rsidR="0023577A" w:rsidRPr="00F87B31">
        <w:t xml:space="preserve"> is that the relationship between negative mood-induced </w:t>
      </w:r>
      <w:r w:rsidR="00131B19" w:rsidRPr="00F87B31">
        <w:t>alcohol choice</w:t>
      </w:r>
      <w:r w:rsidR="0023577A" w:rsidRPr="00F87B31">
        <w:t xml:space="preserve"> and drinking coping motives is </w:t>
      </w:r>
      <w:r w:rsidR="003F4022" w:rsidRPr="00F87B31">
        <w:t xml:space="preserve">nonlinear, and </w:t>
      </w:r>
      <w:r w:rsidR="00480D25" w:rsidRPr="00F87B31">
        <w:t>approaches</w:t>
      </w:r>
      <w:r w:rsidR="003F4022" w:rsidRPr="00F87B31">
        <w:t xml:space="preserve"> asymptote at higher levels of coping, </w:t>
      </w:r>
      <w:r w:rsidR="00480D25" w:rsidRPr="00F87B31">
        <w:t>making a</w:t>
      </w:r>
      <w:r w:rsidR="003F4022" w:rsidRPr="00F87B31">
        <w:t xml:space="preserve"> correlation harder to detect in hazardous drinkers </w:t>
      </w:r>
      <w:r w:rsidR="00480D25" w:rsidRPr="00F87B31">
        <w:t>compared to</w:t>
      </w:r>
      <w:r w:rsidR="003F4022" w:rsidRPr="00F87B31">
        <w:t xml:space="preserve"> students. Finally, negative mood-induced </w:t>
      </w:r>
      <w:r w:rsidR="00131B19" w:rsidRPr="00F87B31">
        <w:t>alcohol choice</w:t>
      </w:r>
      <w:r w:rsidR="003F4022" w:rsidRPr="00F87B31">
        <w:t xml:space="preserve"> did not correlate with depression symptoms. This contradicts our previous finding that smokers with major depression (compared to smokers without) were more sensitive t</w:t>
      </w:r>
      <w:r w:rsidR="00480D25" w:rsidRPr="00F87B31">
        <w:t>o negative mood-induced tobacco choice</w:t>
      </w:r>
      <w:r w:rsidR="003F4022" w:rsidRPr="00F87B31">
        <w:t xml:space="preserve"> in a procedure </w:t>
      </w:r>
      <w:r w:rsidR="00480D25" w:rsidRPr="00F87B31">
        <w:t>similar</w:t>
      </w:r>
      <w:r w:rsidR="003F4022" w:rsidRPr="00F87B31">
        <w:t xml:space="preserve"> to the present </w:t>
      </w:r>
      <w:r w:rsidR="003F4022" w:rsidRPr="00F87B31">
        <w:fldChar w:fldCharType="begin"/>
      </w:r>
      <w:r w:rsidR="003F4022" w:rsidRPr="00F87B31">
        <w:instrText xml:space="preserve"> ADDIN EN.CITE &lt;EndNote&gt;&lt;Cite&gt;&lt;Author&gt;Hogarth&lt;/Author&gt;&lt;Year&gt;2017&lt;/Year&gt;&lt;RecNum&gt;6994&lt;/RecNum&gt;&lt;DisplayText&gt;(Hogarth, et al., 2017)&lt;/DisplayText&gt;&lt;record&gt;&lt;rec-number&gt;6994&lt;/rec-number&gt;&lt;foreign-keys&gt;&lt;key app="EN" db-id="s529rw2f5ewwxae0fvjx25x5ta9wfwdvaf0x" timestamp="1493920782"&gt;6994&lt;/key&gt;&lt;/foreign-keys&gt;&lt;ref-type name="Journal Article"&gt;17&lt;/ref-type&gt;&lt;contributors&gt;&lt;authors&gt;&lt;author&gt;Hogarth, L.&lt;/author&gt;&lt;author&gt;Mathew, Amanda R.&lt;/author&gt;&lt;author&gt;Hitsman, Brian&lt;/author&gt;&lt;/authors&gt;&lt;/contributors&gt;&lt;titles&gt;&lt;title&gt;Current major depression is associated with greater sensitivity to the motivational effect of both negative mood induction and abstinence on tobacco-seeking behavior&lt;/title&gt;&lt;secondary-title&gt;Drug and Alcohol Dependence&lt;/secondary-title&gt;&lt;/titles&gt;&lt;periodical&gt;&lt;full-title&gt;Drug and Alcohol Dependence&lt;/full-title&gt;&lt;abbr-1&gt;Drug Alcohol Depend.&lt;/abbr-1&gt;&lt;/periodical&gt;&lt;pages&gt;1-6&lt;/pages&gt;&lt;volume&gt;176&lt;/volume&gt;&lt;keywords&gt;&lt;keyword&gt;Depression&lt;/keyword&gt;&lt;keyword&gt;Smoking&lt;/keyword&gt;&lt;keyword&gt;Vulnerability&lt;/keyword&gt;&lt;keyword&gt;Mood induction&lt;/keyword&gt;&lt;keyword&gt;Abstinence&lt;/keyword&gt;&lt;/keywords&gt;&lt;dates&gt;&lt;year&gt;2017&lt;/year&gt;&lt;pub-dates&gt;&lt;date&gt;7/1/&lt;/date&gt;&lt;/pub-dates&gt;&lt;/dates&gt;&lt;isbn&gt;0376-8716&lt;/isbn&gt;&lt;urls&gt;&lt;related-urls&gt;&lt;url&gt;http://www.sciencedirect.com/science/article/pii/S037687161730159X&lt;/url&gt;&lt;/related-urls&gt;&lt;/urls&gt;&lt;electronic-resource-num&gt;https://doi.org/10.1016/j.drugalcdep.2017.02.009&lt;/electronic-resource-num&gt;&lt;/record&gt;&lt;/Cite&gt;&lt;/EndNote&gt;</w:instrText>
      </w:r>
      <w:r w:rsidR="003F4022" w:rsidRPr="00F87B31">
        <w:fldChar w:fldCharType="separate"/>
      </w:r>
      <w:r w:rsidR="003F4022" w:rsidRPr="00F87B31">
        <w:rPr>
          <w:noProof/>
        </w:rPr>
        <w:t>(Hogarth, et al., 2017)</w:t>
      </w:r>
      <w:r w:rsidR="003F4022" w:rsidRPr="00F87B31">
        <w:fldChar w:fldCharType="end"/>
      </w:r>
      <w:r w:rsidR="00656359" w:rsidRPr="00F87B31">
        <w:t xml:space="preserve">. </w:t>
      </w:r>
      <w:r w:rsidR="00A42A48" w:rsidRPr="00F87B31">
        <w:t xml:space="preserve">Given the existing </w:t>
      </w:r>
      <w:r w:rsidR="003F4022" w:rsidRPr="00F87B31">
        <w:t>weak evidence</w:t>
      </w:r>
      <w:r w:rsidR="00656359" w:rsidRPr="00F87B31">
        <w:t xml:space="preserve"> </w:t>
      </w:r>
      <w:r w:rsidR="003F4022" w:rsidRPr="00F87B31">
        <w:t xml:space="preserve">that negative mood-induced </w:t>
      </w:r>
      <w:r w:rsidR="00131B19" w:rsidRPr="00F87B31">
        <w:t>alcohol choice</w:t>
      </w:r>
      <w:r w:rsidR="003F4022" w:rsidRPr="00F87B31">
        <w:t xml:space="preserve"> increases with depression symptoms </w:t>
      </w:r>
      <w:r w:rsidR="003F4022" w:rsidRPr="00F87B31">
        <w:fldChar w:fldCharType="begin">
          <w:fldData xml:space="preserve">PEVuZE5vdGU+PENpdGU+PEF1dGhvcj5Db29uZXk8L0F1dGhvcj48WWVhcj4xOTk3PC9ZZWFyPjxS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</w:fldData>
        </w:fldChar>
      </w:r>
      <w:r w:rsidR="003F4022" w:rsidRPr="00F87B31">
        <w:instrText xml:space="preserve"> ADDIN EN.CITE </w:instrText>
      </w:r>
      <w:r w:rsidR="003F4022" w:rsidRPr="00F87B31">
        <w:fldChar w:fldCharType="begin">
          <w:fldData xml:space="preserve">PEVuZE5vdGU+PENpdGU+PEF1dGhvcj5Db29uZXk8L0F1dGhvcj48WWVhcj4xOTk3PC9ZZWFyPjxS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</w:fldData>
        </w:fldChar>
      </w:r>
      <w:r w:rsidR="003F4022" w:rsidRPr="00F87B31">
        <w:instrText xml:space="preserve"> ADDIN EN.CITE.DATA </w:instrText>
      </w:r>
      <w:r w:rsidR="003F4022" w:rsidRPr="00F87B31">
        <w:fldChar w:fldCharType="end"/>
      </w:r>
      <w:r w:rsidR="003F4022" w:rsidRPr="00F87B31">
        <w:fldChar w:fldCharType="separate"/>
      </w:r>
      <w:r w:rsidR="003F4022" w:rsidRPr="00F87B31">
        <w:rPr>
          <w:noProof/>
        </w:rPr>
        <w:t>(Cooney, et al., 1997; Owens, et al., 2014)</w:t>
      </w:r>
      <w:r w:rsidR="003F4022" w:rsidRPr="00F87B31">
        <w:fldChar w:fldCharType="end"/>
      </w:r>
      <w:r w:rsidR="00A42A48" w:rsidRPr="00F87B31">
        <w:t xml:space="preserve">, a study is needed to sample </w:t>
      </w:r>
      <w:r w:rsidR="00656359" w:rsidRPr="00F87B31">
        <w:t xml:space="preserve">drinkers across the depression continuum </w:t>
      </w:r>
      <w:r w:rsidR="00A42A48" w:rsidRPr="00F87B31">
        <w:t xml:space="preserve">to </w:t>
      </w:r>
      <w:r w:rsidR="00656359" w:rsidRPr="00F87B31">
        <w:t>achiev</w:t>
      </w:r>
      <w:r w:rsidR="00A42A48" w:rsidRPr="00F87B31">
        <w:t>e</w:t>
      </w:r>
      <w:r w:rsidR="00656359" w:rsidRPr="00F87B31">
        <w:t xml:space="preserve"> sufficient </w:t>
      </w:r>
      <w:r w:rsidR="00A42A48" w:rsidRPr="00F87B31">
        <w:t xml:space="preserve">power to </w:t>
      </w:r>
      <w:r w:rsidR="00480D25" w:rsidRPr="00F87B31">
        <w:t>determine if</w:t>
      </w:r>
      <w:r w:rsidR="00A42A48" w:rsidRPr="00F87B31">
        <w:t xml:space="preserve"> </w:t>
      </w:r>
      <w:r w:rsidR="004A0130" w:rsidRPr="00F87B31">
        <w:t>such an</w:t>
      </w:r>
      <w:r w:rsidR="00A42A48" w:rsidRPr="00F87B31">
        <w:t xml:space="preserve"> association </w:t>
      </w:r>
      <w:r w:rsidR="00480D25" w:rsidRPr="00F87B31">
        <w:t>does</w:t>
      </w:r>
      <w:r w:rsidR="00656359" w:rsidRPr="00F87B31">
        <w:t xml:space="preserve"> exist. </w:t>
      </w:r>
    </w:p>
    <w:p w14:paraId="5332BE27" w14:textId="70A0F540" w:rsidR="00DE4980" w:rsidRPr="00F87B31" w:rsidRDefault="00DE4980" w:rsidP="00141C5E">
      <w:r w:rsidRPr="00F87B31">
        <w:t xml:space="preserve">One limitation of the study was that negative and positive blocks were experienced in the same </w:t>
      </w:r>
      <w:r w:rsidR="0093676E" w:rsidRPr="00F87B31">
        <w:t xml:space="preserve">sequential </w:t>
      </w:r>
      <w:r w:rsidRPr="00F87B31">
        <w:t>order by all participants</w:t>
      </w:r>
      <w:r w:rsidR="00B93FC9" w:rsidRPr="00F87B31">
        <w:t>,</w:t>
      </w:r>
      <w:r w:rsidR="00775FCA" w:rsidRPr="00F87B31">
        <w:t xml:space="preserve"> rather than counterbalanced</w:t>
      </w:r>
      <w:r w:rsidR="00B93FC9" w:rsidRPr="00F87B31">
        <w:t>. This means</w:t>
      </w:r>
      <w:r w:rsidR="00A87152" w:rsidRPr="00F87B31">
        <w:t xml:space="preserve"> that</w:t>
      </w:r>
      <w:r w:rsidR="0093676E" w:rsidRPr="00F87B31">
        <w:t xml:space="preserve"> </w:t>
      </w:r>
      <w:r w:rsidR="00EC1804" w:rsidRPr="00F87B31">
        <w:t xml:space="preserve">changes in </w:t>
      </w:r>
      <w:r w:rsidR="0093676E" w:rsidRPr="00F87B31">
        <w:t xml:space="preserve">alcohol choice could </w:t>
      </w:r>
      <w:r w:rsidR="00B93FC9" w:rsidRPr="00F87B31">
        <w:t xml:space="preserve">have been </w:t>
      </w:r>
      <w:r w:rsidR="00EC1804" w:rsidRPr="00F87B31">
        <w:t>driven</w:t>
      </w:r>
      <w:r w:rsidR="0093676E" w:rsidRPr="00F87B31">
        <w:t xml:space="preserve"> by </w:t>
      </w:r>
      <w:r w:rsidR="00387077" w:rsidRPr="00F87B31">
        <w:t>mood induction</w:t>
      </w:r>
      <w:r w:rsidR="003D5147" w:rsidRPr="00F87B31">
        <w:t xml:space="preserve"> procedures</w:t>
      </w:r>
      <w:r w:rsidR="00387077" w:rsidRPr="00F87B31">
        <w:t xml:space="preserve"> </w:t>
      </w:r>
      <w:r w:rsidR="00EC1804" w:rsidRPr="00F87B31">
        <w:t>or by</w:t>
      </w:r>
      <w:r w:rsidR="0093676E" w:rsidRPr="00F87B31">
        <w:t xml:space="preserve"> </w:t>
      </w:r>
      <w:r w:rsidR="00775FCA" w:rsidRPr="00F87B31">
        <w:t>time</w:t>
      </w:r>
      <w:r w:rsidR="0053287E" w:rsidRPr="00F87B31">
        <w:t xml:space="preserve"> variables such as</w:t>
      </w:r>
      <w:r w:rsidR="00775FCA" w:rsidRPr="00F87B31">
        <w:t xml:space="preserve"> sensitization</w:t>
      </w:r>
      <w:r w:rsidR="003846FC" w:rsidRPr="00F87B31">
        <w:t xml:space="preserve"> or </w:t>
      </w:r>
      <w:r w:rsidR="00775FCA" w:rsidRPr="00F87B31">
        <w:t>habituation t</w:t>
      </w:r>
      <w:r w:rsidR="0053287E" w:rsidRPr="00F87B31">
        <w:t>o stimuli</w:t>
      </w:r>
      <w:r w:rsidR="003846FC" w:rsidRPr="00F87B31">
        <w:t>,</w:t>
      </w:r>
      <w:r w:rsidR="0053287E" w:rsidRPr="00F87B31">
        <w:t xml:space="preserve"> </w:t>
      </w:r>
      <w:r w:rsidR="00B93FC9" w:rsidRPr="00F87B31">
        <w:t xml:space="preserve">or </w:t>
      </w:r>
      <w:r w:rsidR="00775FCA" w:rsidRPr="00F87B31">
        <w:t>task disengagement</w:t>
      </w:r>
      <w:r w:rsidR="00387077" w:rsidRPr="00F87B31">
        <w:t>.</w:t>
      </w:r>
      <w:r w:rsidR="00775FCA" w:rsidRPr="00F87B31">
        <w:t xml:space="preserve"> </w:t>
      </w:r>
      <w:r w:rsidR="00EC1804" w:rsidRPr="00F87B31">
        <w:t>A</w:t>
      </w:r>
      <w:r w:rsidR="0053287E" w:rsidRPr="00F87B31">
        <w:t>dditional analyses</w:t>
      </w:r>
      <w:r w:rsidR="00EC1804" w:rsidRPr="00F87B31">
        <w:t xml:space="preserve">, however, </w:t>
      </w:r>
      <w:r w:rsidR="008A707B" w:rsidRPr="00F87B31">
        <w:t>revealed</w:t>
      </w:r>
      <w:r w:rsidR="0053287E" w:rsidRPr="00F87B31">
        <w:t xml:space="preserve"> that alcohol choice changed as a step-function immediately following negative and positive mood induction, and did not change</w:t>
      </w:r>
      <w:r w:rsidR="003846FC" w:rsidRPr="00F87B31">
        <w:t xml:space="preserve"> significantly</w:t>
      </w:r>
      <w:r w:rsidR="0053287E" w:rsidRPr="00F87B31">
        <w:t xml:space="preserve"> across quarters </w:t>
      </w:r>
      <w:r w:rsidR="00A87152" w:rsidRPr="00F87B31">
        <w:t>within</w:t>
      </w:r>
      <w:r w:rsidR="0053287E" w:rsidRPr="00F87B31">
        <w:t xml:space="preserve"> each block</w:t>
      </w:r>
      <w:r w:rsidR="003846FC" w:rsidRPr="00F87B31">
        <w:t>. This</w:t>
      </w:r>
      <w:r w:rsidR="0053287E" w:rsidRPr="00F87B31">
        <w:t xml:space="preserve"> </w:t>
      </w:r>
      <w:r w:rsidR="005A4840" w:rsidRPr="00F87B31">
        <w:t>suggest</w:t>
      </w:r>
      <w:r w:rsidR="003846FC" w:rsidRPr="00F87B31">
        <w:t xml:space="preserve">s </w:t>
      </w:r>
      <w:r w:rsidRPr="00F87B31">
        <w:t>that changes in alcohol choice were driven by</w:t>
      </w:r>
      <w:r w:rsidR="0053287E" w:rsidRPr="00F87B31">
        <w:t xml:space="preserve"> the</w:t>
      </w:r>
      <w:r w:rsidRPr="00F87B31">
        <w:t xml:space="preserve"> mood induction </w:t>
      </w:r>
      <w:r w:rsidR="0053287E" w:rsidRPr="00F87B31">
        <w:t xml:space="preserve">procedures </w:t>
      </w:r>
      <w:r w:rsidR="00EC1804" w:rsidRPr="00F87B31">
        <w:t xml:space="preserve">rather than </w:t>
      </w:r>
      <w:r w:rsidR="005A4840" w:rsidRPr="00F87B31">
        <w:t>time variables</w:t>
      </w:r>
      <w:r w:rsidR="0053287E" w:rsidRPr="00F87B31">
        <w:t>.</w:t>
      </w:r>
      <w:r w:rsidR="0093676E" w:rsidRPr="00F87B31">
        <w:t xml:space="preserve"> O</w:t>
      </w:r>
      <w:r w:rsidR="00150CC0" w:rsidRPr="00F87B31">
        <w:t xml:space="preserve">ne </w:t>
      </w:r>
      <w:r w:rsidR="0093676E" w:rsidRPr="00F87B31">
        <w:t xml:space="preserve">uncertain </w:t>
      </w:r>
      <w:r w:rsidR="00150CC0" w:rsidRPr="00F87B31">
        <w:t>interpretation remains</w:t>
      </w:r>
      <w:r w:rsidR="003846FC" w:rsidRPr="00F87B31">
        <w:t>,</w:t>
      </w:r>
      <w:r w:rsidR="0093676E" w:rsidRPr="00F87B31">
        <w:t xml:space="preserve"> however</w:t>
      </w:r>
      <w:r w:rsidR="003846FC" w:rsidRPr="00F87B31">
        <w:t>. I</w:t>
      </w:r>
      <w:r w:rsidR="00150CC0" w:rsidRPr="00F87B31">
        <w:t xml:space="preserve">t is not clear whether positive mood induction actively returned alcohol </w:t>
      </w:r>
      <w:r w:rsidR="00150CC0" w:rsidRPr="00F87B31">
        <w:lastRenderedPageBreak/>
        <w:t>ch</w:t>
      </w:r>
      <w:r w:rsidR="00C6354F" w:rsidRPr="00F87B31">
        <w:t xml:space="preserve">oice to baseline, or whether </w:t>
      </w:r>
      <w:r w:rsidR="00EC1804" w:rsidRPr="00F87B31">
        <w:t>the return to baseline</w:t>
      </w:r>
      <w:r w:rsidR="00C6354F" w:rsidRPr="00F87B31">
        <w:t xml:space="preserve"> was due to the</w:t>
      </w:r>
      <w:r w:rsidR="00150CC0" w:rsidRPr="00F87B31">
        <w:t xml:space="preserve"> </w:t>
      </w:r>
      <w:r w:rsidR="00EC1804" w:rsidRPr="00F87B31">
        <w:t>termination</w:t>
      </w:r>
      <w:r w:rsidR="00150CC0" w:rsidRPr="00F87B31">
        <w:t xml:space="preserve"> of the negative mood induction </w:t>
      </w:r>
      <w:r w:rsidR="00C6354F" w:rsidRPr="00F87B31">
        <w:t xml:space="preserve">procedure. </w:t>
      </w:r>
      <w:r w:rsidR="00EC1804" w:rsidRPr="00F87B31">
        <w:t xml:space="preserve">However, </w:t>
      </w:r>
      <w:r w:rsidR="00E04B66" w:rsidRPr="00F87B31">
        <w:t>the majority of mood induction</w:t>
      </w:r>
      <w:r w:rsidR="0093676E" w:rsidRPr="00F87B31">
        <w:t xml:space="preserve"> </w:t>
      </w:r>
      <w:r w:rsidR="00C6354F" w:rsidRPr="00F87B31">
        <w:t>studies</w:t>
      </w:r>
      <w:r w:rsidR="0093676E" w:rsidRPr="00F87B31">
        <w:t xml:space="preserve"> </w:t>
      </w:r>
      <w:r w:rsidR="003846FC" w:rsidRPr="00F87B31">
        <w:t>are designed such that there is a gap between</w:t>
      </w:r>
      <w:r w:rsidR="00C6354F" w:rsidRPr="00F87B31">
        <w:t xml:space="preserve"> negative mood induction and the test of alcohol self-administration, consumption, demand or craving, </w:t>
      </w:r>
      <w:r w:rsidR="00E04B66" w:rsidRPr="00F87B31">
        <w:t xml:space="preserve">indicating that </w:t>
      </w:r>
      <w:r w:rsidR="00C6354F" w:rsidRPr="00F87B31">
        <w:t xml:space="preserve">negative mood induction </w:t>
      </w:r>
      <w:r w:rsidR="00EC1804" w:rsidRPr="00F87B31">
        <w:t xml:space="preserve">effect </w:t>
      </w:r>
      <w:r w:rsidR="00C6354F" w:rsidRPr="00F87B31">
        <w:t xml:space="preserve">persists </w:t>
      </w:r>
      <w:r w:rsidR="0093676E" w:rsidRPr="00F87B31">
        <w:t>for some time</w:t>
      </w:r>
      <w:r w:rsidR="00C6354F" w:rsidRPr="00F87B31">
        <w:t>.</w:t>
      </w:r>
      <w:r w:rsidR="00EC1804" w:rsidRPr="00F87B31">
        <w:t xml:space="preserve"> I</w:t>
      </w:r>
      <w:r w:rsidR="0093676E" w:rsidRPr="00F87B31">
        <w:t>t seems likely</w:t>
      </w:r>
      <w:r w:rsidR="00EC1804" w:rsidRPr="00F87B31">
        <w:t>, therefore,</w:t>
      </w:r>
      <w:r w:rsidR="0093676E" w:rsidRPr="00F87B31">
        <w:t xml:space="preserve"> that</w:t>
      </w:r>
      <w:r w:rsidR="00E04B66" w:rsidRPr="00F87B31">
        <w:t xml:space="preserve"> the</w:t>
      </w:r>
      <w:r w:rsidR="0093676E" w:rsidRPr="00F87B31">
        <w:t xml:space="preserve"> </w:t>
      </w:r>
      <w:r w:rsidR="00D3580B" w:rsidRPr="00F87B31">
        <w:t xml:space="preserve">positive mood induction </w:t>
      </w:r>
      <w:r w:rsidR="00623816" w:rsidRPr="00F87B31">
        <w:t xml:space="preserve">actively </w:t>
      </w:r>
      <w:r w:rsidR="00D3580B" w:rsidRPr="00F87B31">
        <w:t>opposed negative mood induction to return alcohol choice to baseline</w:t>
      </w:r>
      <w:r w:rsidR="00EC1804" w:rsidRPr="00F87B31">
        <w:t xml:space="preserve"> </w:t>
      </w:r>
      <w:r w:rsidR="00E04B66" w:rsidRPr="00F87B31">
        <w:t>rapidly</w:t>
      </w:r>
      <w:r w:rsidR="0093676E" w:rsidRPr="00F87B31">
        <w:t xml:space="preserve">. </w:t>
      </w:r>
      <w:r w:rsidR="000B7CCB" w:rsidRPr="00F87B31">
        <w:t xml:space="preserve">If this interpretation is correct, </w:t>
      </w:r>
      <w:r w:rsidR="00E04B66" w:rsidRPr="00F87B31">
        <w:t>the</w:t>
      </w:r>
      <w:r w:rsidR="0093676E" w:rsidRPr="00F87B31">
        <w:t xml:space="preserve"> </w:t>
      </w:r>
      <w:r w:rsidR="00141C5E" w:rsidRPr="00F87B31">
        <w:t xml:space="preserve">current model </w:t>
      </w:r>
      <w:r w:rsidR="0093676E" w:rsidRPr="00F87B31">
        <w:t>could</w:t>
      </w:r>
      <w:r w:rsidR="00141C5E" w:rsidRPr="00F87B31">
        <w:t xml:space="preserve"> be used to </w:t>
      </w:r>
      <w:r w:rsidR="000B7CCB" w:rsidRPr="00F87B31">
        <w:t xml:space="preserve">test </w:t>
      </w:r>
      <w:r w:rsidR="00D3580B" w:rsidRPr="00F87B31">
        <w:t>mood management</w:t>
      </w:r>
      <w:r w:rsidR="003D5147" w:rsidRPr="00F87B31">
        <w:t xml:space="preserve"> interventions</w:t>
      </w:r>
      <w:r w:rsidR="00D3580B" w:rsidRPr="00F87B31">
        <w:t xml:space="preserve"> </w:t>
      </w:r>
      <w:r w:rsidR="0093676E" w:rsidRPr="00F87B31">
        <w:t xml:space="preserve">or antidepressant pharmacotherapy </w:t>
      </w:r>
      <w:r w:rsidR="000B7CCB" w:rsidRPr="00F87B31">
        <w:t>a</w:t>
      </w:r>
      <w:r w:rsidR="005A7FF6" w:rsidRPr="00F87B31">
        <w:t>s</w:t>
      </w:r>
      <w:r w:rsidR="000B7CCB" w:rsidRPr="00F87B31">
        <w:t xml:space="preserve"> protective agent</w:t>
      </w:r>
      <w:r w:rsidR="005A7FF6" w:rsidRPr="00F87B31">
        <w:t>s</w:t>
      </w:r>
      <w:r w:rsidR="0093676E" w:rsidRPr="00F87B31">
        <w:t xml:space="preserve"> against negative mood induced </w:t>
      </w:r>
      <w:r w:rsidR="00D3580B" w:rsidRPr="00F87B31">
        <w:t xml:space="preserve">alcohol relapse </w:t>
      </w:r>
      <w:r w:rsidR="00623816" w:rsidRPr="00F87B31">
        <w:fldChar w:fldCharType="begin"/>
      </w:r>
      <w:r w:rsidR="00623816" w:rsidRPr="00F87B31">
        <w:instrText xml:space="preserve"> ADDIN EN.CITE &lt;EndNote&gt;&lt;Cite&gt;&lt;Author&gt;Hesse&lt;/Author&gt;&lt;Year&gt;2009&lt;/Year&gt;&lt;RecNum&gt;6023&lt;/RecNum&gt;&lt;DisplayText&gt;(Hesse, 2009)&lt;/DisplayText&gt;&lt;record&gt;&lt;rec-number&gt;6023&lt;/rec-number&gt;&lt;foreign-keys&gt;&lt;key app="EN" db-id="s529rw2f5ewwxae0fvjx25x5ta9wfwdvaf0x" timestamp="1448298791"&gt;6023&lt;/key&gt;&lt;/foreign-keys&gt;&lt;ref-type name="Journal Article"&gt;17&lt;/ref-type&gt;&lt;contributors&gt;&lt;authors&gt;&lt;author&gt;Hesse, Morten&lt;/author&gt;&lt;/authors&gt;&lt;/contributors&gt;&lt;titles&gt;&lt;title&gt;Integrated psychological treatment for substance use and co-morbid anxiety or depression vs. treatment for substance use alone. A systematic review of the published literature&lt;/title&gt;&lt;secondary-title&gt;BMC Psychiatry&lt;/secondary-title&gt;&lt;/titles&gt;&lt;periodical&gt;&lt;full-title&gt;BMC Psychiatry&lt;/full-title&gt;&lt;/periodical&gt;&lt;pages&gt;6-6&lt;/pages&gt;&lt;volume&gt;9&lt;/volume&gt;&lt;dates&gt;&lt;year&gt;2009&lt;/year&gt;&lt;pub-dates&gt;&lt;date&gt;02/20&amp;#xD;10/09/received&amp;#xD;02/20/accepted&lt;/date&gt;&lt;/pub-dates&gt;&lt;/dates&gt;&lt;publisher&gt;BioMed Central&lt;/publisher&gt;&lt;isbn&gt;1471-244X&lt;/isbn&gt;&lt;accession-num&gt;PMC2657780&lt;/accession-num&gt;&lt;urls&gt;&lt;related-urls&gt;&lt;url&gt;http://www.ncbi.nlm.nih.gov/pmc/articles/PMC2657780/&lt;/url&gt;&lt;/related-urls&gt;&lt;/urls&gt;&lt;electronic-resource-num&gt;10.1186/1471-244X-9-6&lt;/electronic-resource-num&gt;&lt;remote-database-name&gt;PMC&lt;/remote-database-name&gt;&lt;/record&gt;&lt;/Cite&gt;&lt;/EndNote&gt;</w:instrText>
      </w:r>
      <w:r w:rsidR="00623816" w:rsidRPr="00F87B31">
        <w:fldChar w:fldCharType="separate"/>
      </w:r>
      <w:r w:rsidR="00623816" w:rsidRPr="00F87B31">
        <w:rPr>
          <w:noProof/>
        </w:rPr>
        <w:t>(Hesse, 2009)</w:t>
      </w:r>
      <w:r w:rsidR="00623816" w:rsidRPr="00F87B31">
        <w:fldChar w:fldCharType="end"/>
      </w:r>
      <w:r w:rsidR="00141C5E" w:rsidRPr="00F87B31">
        <w:t xml:space="preserve">. However, </w:t>
      </w:r>
      <w:r w:rsidR="0093676E" w:rsidRPr="00F87B31">
        <w:t xml:space="preserve">further studies are </w:t>
      </w:r>
      <w:r w:rsidR="00141C5E" w:rsidRPr="00F87B31">
        <w:t xml:space="preserve">needed in which positive, negative and neutral induction procedures are </w:t>
      </w:r>
      <w:r w:rsidR="00E04B66" w:rsidRPr="00F87B31">
        <w:t xml:space="preserve">counterbalanced to </w:t>
      </w:r>
      <w:r w:rsidR="00141C5E" w:rsidRPr="00F87B31">
        <w:t>determine whether positive mood induction can</w:t>
      </w:r>
      <w:r w:rsidR="000B7CCB" w:rsidRPr="00F87B31">
        <w:t xml:space="preserve"> in fact</w:t>
      </w:r>
      <w:r w:rsidR="00141C5E" w:rsidRPr="00F87B31">
        <w:t xml:space="preserve"> oppose negative mood induction, and whether positive mood induction can reduce alcohol choice below baseline </w:t>
      </w:r>
      <w:r w:rsidR="00EC1804" w:rsidRPr="00F87B31">
        <w:t xml:space="preserve">when tested </w:t>
      </w:r>
      <w:r w:rsidR="0093676E" w:rsidRPr="00F87B31">
        <w:t>in isolation</w:t>
      </w:r>
      <w:r w:rsidR="00141C5E" w:rsidRPr="00F87B31">
        <w:t>.</w:t>
      </w:r>
    </w:p>
    <w:p w14:paraId="5CA6650B" w14:textId="3952C53D" w:rsidR="00EC1804" w:rsidRPr="00F87B31" w:rsidRDefault="00986431" w:rsidP="00141C5E">
      <w:r w:rsidRPr="00F87B31">
        <w:t>There also remains</w:t>
      </w:r>
      <w:r w:rsidR="00EC1804" w:rsidRPr="00F87B31">
        <w:t xml:space="preserve"> uncertainty about whether the changes in alcohol choice were driven by the self-referential</w:t>
      </w:r>
      <w:r w:rsidRPr="00F87B31">
        <w:t xml:space="preserve"> </w:t>
      </w:r>
      <w:r w:rsidR="00EC1804" w:rsidRPr="00F87B31">
        <w:t xml:space="preserve">mood relevant statements, the music, or </w:t>
      </w:r>
      <w:r w:rsidR="005A7FF6" w:rsidRPr="00F87B31">
        <w:t>both</w:t>
      </w:r>
      <w:r w:rsidR="00EC1804" w:rsidRPr="00F87B31">
        <w:t xml:space="preserve">. Previous studies have shown that sad music alone </w:t>
      </w:r>
      <w:r w:rsidR="00EC1804" w:rsidRPr="00F87B31">
        <w:fldChar w:fldCharType="begin">
          <w:fldData xml:space="preserve">PEVuZE5vdGU+PENpdGU+PEF1dGhvcj5CaXJjaDwvQXV0aG9yPjxZZWFyPjIwMDQ8L1llYXI+PFJl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</w:fldData>
        </w:fldChar>
      </w:r>
      <w:r w:rsidR="00EC1804" w:rsidRPr="00F87B31">
        <w:instrText xml:space="preserve"> ADDIN EN.CITE </w:instrText>
      </w:r>
      <w:r w:rsidR="00EC1804" w:rsidRPr="00F87B31">
        <w:fldChar w:fldCharType="begin">
          <w:fldData xml:space="preserve">PEVuZE5vdGU+PENpdGU+PEF1dGhvcj5CaXJjaDwvQXV0aG9yPjxZZWFyPjIwMDQ8L1llYXI+PFJl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</w:fldData>
        </w:fldChar>
      </w:r>
      <w:r w:rsidR="00EC1804" w:rsidRPr="00F87B31">
        <w:instrText xml:space="preserve"> ADDIN EN.CITE.DATA </w:instrText>
      </w:r>
      <w:r w:rsidR="00EC1804" w:rsidRPr="00F87B31">
        <w:fldChar w:fldCharType="end"/>
      </w:r>
      <w:r w:rsidR="00EC1804" w:rsidRPr="00F87B31">
        <w:fldChar w:fldCharType="separate"/>
      </w:r>
      <w:r w:rsidR="00EC1804" w:rsidRPr="00F87B31">
        <w:rPr>
          <w:noProof/>
        </w:rPr>
        <w:t>(Birch, et al., 2004; Kelly, et al., 2011; Willner, et al., 1998)</w:t>
      </w:r>
      <w:r w:rsidR="00EC1804" w:rsidRPr="00F87B31">
        <w:fldChar w:fldCharType="end"/>
      </w:r>
      <w:r w:rsidR="00EC1804" w:rsidRPr="00F87B31">
        <w:t xml:space="preserve"> and negative statements alone </w:t>
      </w:r>
      <w:r w:rsidR="00EC1804" w:rsidRPr="00F87B31">
        <w:fldChar w:fldCharType="begin">
          <w:fldData xml:space="preserve">PEVuZE5vdGU+PENpdGU+PEF1dGhvcj5aYWNrPC9BdXRob3I+PFllYXI+MTk5OTwvWWVhcj48UmVj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</w:fldData>
        </w:fldChar>
      </w:r>
      <w:r w:rsidR="00EC1804" w:rsidRPr="00F87B31">
        <w:instrText xml:space="preserve"> ADDIN EN.CITE </w:instrText>
      </w:r>
      <w:r w:rsidR="00EC1804" w:rsidRPr="00F87B31">
        <w:fldChar w:fldCharType="begin">
          <w:fldData xml:space="preserve">PEVuZE5vdGU+PENpdGU+PEF1dGhvcj5aYWNrPC9BdXRob3I+PFllYXI+MTk5OTwvWWVhcj48UmVj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</w:fldData>
        </w:fldChar>
      </w:r>
      <w:r w:rsidR="00EC1804" w:rsidRPr="00F87B31">
        <w:instrText xml:space="preserve"> ADDIN EN.CITE.DATA </w:instrText>
      </w:r>
      <w:r w:rsidR="00EC1804" w:rsidRPr="00F87B31">
        <w:fldChar w:fldCharType="end"/>
      </w:r>
      <w:r w:rsidR="00EC1804" w:rsidRPr="00F87B31">
        <w:fldChar w:fldCharType="separate"/>
      </w:r>
      <w:r w:rsidR="00EC1804" w:rsidRPr="00F87B31">
        <w:rPr>
          <w:noProof/>
        </w:rPr>
        <w:t>(Zack, et al., 2003; Zack, et al., 2006; Zack, et al., 1999)</w:t>
      </w:r>
      <w:r w:rsidR="00EC1804" w:rsidRPr="00F87B31">
        <w:fldChar w:fldCharType="end"/>
      </w:r>
      <w:r w:rsidR="00EC1804" w:rsidRPr="00F87B31">
        <w:t xml:space="preserve"> can produce changes in alcohol-seeking and </w:t>
      </w:r>
      <w:r w:rsidR="005D75B4" w:rsidRPr="00F87B31">
        <w:t xml:space="preserve">subjective </w:t>
      </w:r>
      <w:r w:rsidR="00EC1804" w:rsidRPr="00F87B31">
        <w:t>mood</w:t>
      </w:r>
      <w:r w:rsidR="005D75B4" w:rsidRPr="00F87B31">
        <w:t xml:space="preserve">. However, the specific musical pieces and textual statements employed in the current study (derived from </w:t>
      </w:r>
      <w:r w:rsidR="005D75B4" w:rsidRPr="00F87B31">
        <w:fldChar w:fldCharType="begin"/>
      </w:r>
      <w:r w:rsidR="005D75B4" w:rsidRPr="00F87B31">
        <w:instrText xml:space="preserve"> ADDIN EN.CITE &lt;EndNote&gt;&lt;Cite&gt;&lt;Author&gt;Morrison&lt;/Author&gt;&lt;Year&gt;2008&lt;/Year&gt;&lt;RecNum&gt;3973&lt;/RecNum&gt;&lt;DisplayText&gt;(Morrison &amp;amp; O&amp;apos;Connor, 2008)&lt;/DisplayText&gt;&lt;record&gt;&lt;rec-number&gt;3973&lt;/rec-number&gt;&lt;foreign-keys&gt;&lt;key app="EN" db-id="s529rw2f5ewwxae0fvjx25x5ta9wfwdvaf0x" timestamp="1306930040"&gt;3973&lt;/key&gt;&lt;/foreign-keys&gt;&lt;ref-type name="Journal Article"&gt;17&lt;/ref-type&gt;&lt;contributors&gt;&lt;authors&gt;&lt;author&gt;Morrison, Rebecca&lt;/author&gt;&lt;author&gt;O&amp;apos;Connor, Rory C.&lt;/author&gt;&lt;/authors&gt;&lt;/contributors&gt;&lt;titles&gt;&lt;title&gt;The role of rumination, attentional biases and stress in psychological distress&lt;/title&gt;&lt;secondary-title&gt;British Journal of Psychology&lt;/secondary-title&gt;&lt;/titles&gt;&lt;periodical&gt;&lt;full-title&gt;British Journal of Psychology&lt;/full-title&gt;&lt;/periodical&gt;&lt;pages&gt;191-209&lt;/pages&gt;&lt;volume&gt;99&lt;/volume&gt;&lt;number&gt;2&lt;/number&gt;&lt;dates&gt;&lt;year&gt;2008&lt;/year&gt;&lt;/dates&gt;&lt;publisher&gt;Blackwell Publishing Ltd&lt;/publisher&gt;&lt;isbn&gt;2044-8295&lt;/isbn&gt;&lt;urls&gt;&lt;related-urls&gt;&lt;url&gt;http://dx.doi.org/10.1348/000712607X216080&lt;/url&gt;&lt;/related-urls&gt;&lt;/urls&gt;&lt;electronic-resource-num&gt;10.1348/000712607x216080&lt;/electronic-resource-num&gt;&lt;/record&gt;&lt;/Cite&gt;&lt;/EndNote&gt;</w:instrText>
      </w:r>
      <w:r w:rsidR="005D75B4" w:rsidRPr="00F87B31">
        <w:fldChar w:fldCharType="separate"/>
      </w:r>
      <w:r w:rsidR="005D75B4" w:rsidRPr="00F87B31">
        <w:rPr>
          <w:noProof/>
        </w:rPr>
        <w:t>Morrison &amp; O'Connor, 2008)</w:t>
      </w:r>
      <w:r w:rsidR="005D75B4" w:rsidRPr="00F87B31">
        <w:fldChar w:fldCharType="end"/>
      </w:r>
      <w:r w:rsidR="005D75B4" w:rsidRPr="00F87B31">
        <w:t xml:space="preserve"> have not been tested in isolation, </w:t>
      </w:r>
      <w:r w:rsidR="005A7FF6" w:rsidRPr="00F87B31">
        <w:t>and therefore</w:t>
      </w:r>
      <w:r w:rsidR="005D75B4" w:rsidRPr="00F87B31">
        <w:t xml:space="preserve"> their independent effects on alcohol choice remains unclear. </w:t>
      </w:r>
      <w:r w:rsidR="000D47F9" w:rsidRPr="00F87B31">
        <w:t>More generally, f</w:t>
      </w:r>
      <w:r w:rsidR="005D75B4" w:rsidRPr="00F87B31">
        <w:t xml:space="preserve">uture studies </w:t>
      </w:r>
      <w:r w:rsidR="000D47F9" w:rsidRPr="00F87B31">
        <w:t xml:space="preserve">should explore different induction procedures that evoke specific emotional states so as to better </w:t>
      </w:r>
      <w:r w:rsidR="005D75B4" w:rsidRPr="00F87B31">
        <w:t xml:space="preserve">isolate the </w:t>
      </w:r>
      <w:r w:rsidR="005D75B4" w:rsidRPr="00F87B31">
        <w:lastRenderedPageBreak/>
        <w:t xml:space="preserve">affective </w:t>
      </w:r>
      <w:r w:rsidR="000D47F9" w:rsidRPr="00F87B31">
        <w:t>states</w:t>
      </w:r>
      <w:r w:rsidR="005D75B4" w:rsidRPr="00F87B31">
        <w:t xml:space="preserve"> that </w:t>
      </w:r>
      <w:r w:rsidR="000D47F9" w:rsidRPr="00F87B31">
        <w:t xml:space="preserve">most effectively </w:t>
      </w:r>
      <w:r w:rsidR="005D75B4" w:rsidRPr="00F87B31">
        <w:t>drive alcohol choice, so these might be</w:t>
      </w:r>
      <w:r w:rsidR="000D47F9" w:rsidRPr="00F87B31">
        <w:t xml:space="preserve"> modelled and</w:t>
      </w:r>
      <w:r w:rsidR="005D75B4" w:rsidRPr="00F87B31">
        <w:t xml:space="preserve"> targeted therapeutically.</w:t>
      </w:r>
    </w:p>
    <w:p w14:paraId="7B6FCDA7" w14:textId="350FDB8A" w:rsidR="00F843AD" w:rsidRPr="00F87B31" w:rsidRDefault="00986431" w:rsidP="00141C5E">
      <w:r w:rsidRPr="00F87B31">
        <w:t>Finally, the</w:t>
      </w:r>
      <w:r w:rsidR="002A1338" w:rsidRPr="00F87B31">
        <w:t xml:space="preserve"> magnitude of the mood induction effect</w:t>
      </w:r>
      <w:r w:rsidR="00952910" w:rsidRPr="00F87B31">
        <w:t>s</w:t>
      </w:r>
      <w:r w:rsidR="002A1338" w:rsidRPr="00F87B31">
        <w:t xml:space="preserve"> is </w:t>
      </w:r>
      <w:r w:rsidRPr="00F87B31">
        <w:t>worthy of note</w:t>
      </w:r>
      <w:r w:rsidR="002A1338" w:rsidRPr="00F87B31">
        <w:t xml:space="preserve">. </w:t>
      </w:r>
      <w:r w:rsidR="00952910" w:rsidRPr="00F87B31">
        <w:t>Compared to baseline, negative mood induction increased subjective negative mood by a</w:t>
      </w:r>
      <w:r w:rsidR="007D746C" w:rsidRPr="00F87B31">
        <w:t xml:space="preserve">n average of 1.4 </w:t>
      </w:r>
      <w:r w:rsidR="0048027C" w:rsidRPr="00F87B31">
        <w:t>points</w:t>
      </w:r>
      <w:r w:rsidR="006D3E4B" w:rsidRPr="00F87B31">
        <w:t xml:space="preserve"> </w:t>
      </w:r>
      <w:r w:rsidR="007D746C" w:rsidRPr="00F87B31">
        <w:t xml:space="preserve">on a 1-9 scale, which is </w:t>
      </w:r>
      <w:r w:rsidR="00952910" w:rsidRPr="00F87B31">
        <w:t xml:space="preserve">comparable to previous publications (e.g. </w:t>
      </w:r>
      <w:r w:rsidR="00952910" w:rsidRPr="00F87B31">
        <w:fldChar w:fldCharType="begin"/>
      </w:r>
      <w:r w:rsidR="00952910" w:rsidRPr="00F87B31">
        <w:instrText xml:space="preserve"> ADDIN EN.CITE &lt;EndNote&gt;&lt;Cite&gt;&lt;Author&gt;Morrison&lt;/Author&gt;&lt;Year&gt;2008&lt;/Year&gt;&lt;RecNum&gt;3973&lt;/RecNum&gt;&lt;DisplayText&gt;(Morrison &amp;amp; O&amp;apos;Connor, 2008)&lt;/DisplayText&gt;&lt;record&gt;&lt;rec-number&gt;3973&lt;/rec-number&gt;&lt;foreign-keys&gt;&lt;key app="EN" db-id="s529rw2f5ewwxae0fvjx25x5ta9wfwdvaf0x" timestamp="1306930040"&gt;3973&lt;/key&gt;&lt;/foreign-keys&gt;&lt;ref-type name="Journal Article"&gt;17&lt;/ref-type&gt;&lt;contributors&gt;&lt;authors&gt;&lt;author&gt;Morrison, Rebecca&lt;/author&gt;&lt;author&gt;O&amp;apos;Connor, Rory C.&lt;/author&gt;&lt;/authors&gt;&lt;/contributors&gt;&lt;titles&gt;&lt;title&gt;The role of rumination, attentional biases and stress in psychological distress&lt;/title&gt;&lt;secondary-title&gt;British Journal of Psychology&lt;/secondary-title&gt;&lt;/titles&gt;&lt;periodical&gt;&lt;full-title&gt;British Journal of Psychology&lt;/full-title&gt;&lt;/periodical&gt;&lt;pages&gt;191-209&lt;/pages&gt;&lt;volume&gt;99&lt;/volume&gt;&lt;number&gt;2&lt;/number&gt;&lt;dates&gt;&lt;year&gt;2008&lt;/year&gt;&lt;/dates&gt;&lt;publisher&gt;Blackwell Publishing Ltd&lt;/publisher&gt;&lt;isbn&gt;2044-8295&lt;/isbn&gt;&lt;urls&gt;&lt;related-urls&gt;&lt;url&gt;http://dx.doi.org/10.1348/000712607X216080&lt;/url&gt;&lt;/related-urls&gt;&lt;/urls&gt;&lt;electronic-resource-num&gt;10.1348/000712607x216080&lt;/electronic-resource-num&gt;&lt;/record&gt;&lt;/Cite&gt;&lt;/EndNote&gt;</w:instrText>
      </w:r>
      <w:r w:rsidR="00952910" w:rsidRPr="00F87B31">
        <w:fldChar w:fldCharType="separate"/>
      </w:r>
      <w:r w:rsidR="00952910" w:rsidRPr="00F87B31">
        <w:rPr>
          <w:noProof/>
        </w:rPr>
        <w:t>Morrison &amp; O'Connor, 2008)</w:t>
      </w:r>
      <w:r w:rsidR="00952910" w:rsidRPr="00F87B31">
        <w:fldChar w:fldCharType="end"/>
      </w:r>
      <w:r w:rsidR="007D746C" w:rsidRPr="00F87B31">
        <w:t xml:space="preserve"> and suggests </w:t>
      </w:r>
      <w:r w:rsidR="0048027C" w:rsidRPr="00F87B31">
        <w:t xml:space="preserve">that </w:t>
      </w:r>
      <w:r w:rsidR="007D746C" w:rsidRPr="00F87B31">
        <w:t xml:space="preserve">the negative mood induction procedure was mild, conforming </w:t>
      </w:r>
      <w:r w:rsidR="00765104" w:rsidRPr="00F87B31">
        <w:t>to</w:t>
      </w:r>
      <w:r w:rsidR="007D746C" w:rsidRPr="00F87B31">
        <w:t xml:space="preserve"> ethical requirements.  </w:t>
      </w:r>
      <w:r w:rsidR="0023166C" w:rsidRPr="00F87B31">
        <w:t>T</w:t>
      </w:r>
      <w:r w:rsidR="007D746C" w:rsidRPr="00F87B31">
        <w:t>he negative mood</w:t>
      </w:r>
      <w:r w:rsidR="0023166C" w:rsidRPr="00F87B31">
        <w:t xml:space="preserve"> induction procedure </w:t>
      </w:r>
      <w:r w:rsidR="007D746C" w:rsidRPr="00F87B31">
        <w:t xml:space="preserve">increased alcohol choice </w:t>
      </w:r>
      <w:r w:rsidR="0023166C" w:rsidRPr="00F87B31">
        <w:t>by an average of</w:t>
      </w:r>
      <w:r w:rsidR="007D746C" w:rsidRPr="00F87B31">
        <w:t xml:space="preserve"> 10.4% on a 0-100% scale</w:t>
      </w:r>
      <w:r w:rsidR="0023166C" w:rsidRPr="00F87B31">
        <w:t xml:space="preserve">. </w:t>
      </w:r>
      <w:r w:rsidR="00765104" w:rsidRPr="00F87B31">
        <w:t>Although this effect size was large</w:t>
      </w:r>
      <w:r w:rsidR="007E61D6" w:rsidRPr="00F87B31">
        <w:t xml:space="preserve">, </w:t>
      </w:r>
      <w:r w:rsidR="00765104" w:rsidRPr="00F87B31">
        <w:t xml:space="preserve">the numerical </w:t>
      </w:r>
      <w:r w:rsidR="00604120" w:rsidRPr="00F87B31">
        <w:t>change observed</w:t>
      </w:r>
      <w:r w:rsidR="0023166C" w:rsidRPr="00F87B31">
        <w:t xml:space="preserve"> may have been </w:t>
      </w:r>
      <w:r w:rsidR="0017148A" w:rsidRPr="00F87B31">
        <w:t>limited</w:t>
      </w:r>
      <w:r w:rsidR="0023166C" w:rsidRPr="00F87B31">
        <w:t xml:space="preserve"> by </w:t>
      </w:r>
      <w:r w:rsidR="00765104" w:rsidRPr="00F87B31">
        <w:t xml:space="preserve">the high value of food (baseline alcohol choice was 43% overall) and </w:t>
      </w:r>
      <w:r w:rsidR="0042438C" w:rsidRPr="00F87B31">
        <w:t>the possibility of a</w:t>
      </w:r>
      <w:r w:rsidR="0045790B" w:rsidRPr="00F87B31">
        <w:t xml:space="preserve"> negative </w:t>
      </w:r>
      <w:r w:rsidR="00765104" w:rsidRPr="00F87B31">
        <w:t xml:space="preserve">mood-induced increase in food choice in restrained eaters </w:t>
      </w:r>
      <w:r w:rsidR="00765104" w:rsidRPr="00F87B31">
        <w:fldChar w:fldCharType="begin"/>
      </w:r>
      <w:r w:rsidR="00765104" w:rsidRPr="00F87B31">
        <w:instrText xml:space="preserve"> ADDIN EN.CITE &lt;EndNote&gt;&lt;Cite&gt;&lt;Author&gt;Cardi&lt;/Author&gt;&lt;Year&gt;2015&lt;/Year&gt;&lt;RecNum&gt;6475&lt;/RecNum&gt;&lt;DisplayText&gt;(Cardi, Leppanen, &amp;amp; Treasure, 2015)&lt;/DisplayText&gt;&lt;record&gt;&lt;rec-number&gt;6475&lt;/rec-number&gt;&lt;foreign-keys&gt;&lt;key app="EN" db-id="s529rw2f5ewwxae0fvjx25x5ta9wfwdvaf0x" timestamp="1462804545"&gt;6475&lt;/key&gt;&lt;/foreign-keys&gt;&lt;ref-type name="Journal Article"&gt;17&lt;/ref-type&gt;&lt;contributors&gt;&lt;authors&gt;&lt;author&gt;Cardi, Valentina&lt;/author&gt;&lt;author&gt;Leppanen, Jenni&lt;/author&gt;&lt;author&gt;Treasure, Janet&lt;/author&gt;&lt;/authors&gt;&lt;/contributors&gt;&lt;titles&gt;&lt;title&gt;The effects of negative and positive mood induction on eating behaviour: A meta-analysis of laboratory studies in the healthy population and eating and weight disorders&lt;/title&gt;&lt;secondary-title&gt;Neuroscience &amp;amp; Biobehavioral Reviews&lt;/secondary-title&gt;&lt;/titles&gt;&lt;periodical&gt;&lt;full-title&gt;Neuroscience &amp;amp; Biobehavioral Reviews&lt;/full-title&gt;&lt;abbr-1&gt;Neurosci. Biobehav. Rev.&lt;/abbr-1&gt;&lt;/periodical&gt;&lt;pages&gt;299-309&lt;/pages&gt;&lt;volume&gt;57&lt;/volume&gt;&lt;keywords&gt;&lt;keyword&gt;Eating disorders&lt;/keyword&gt;&lt;keyword&gt;Eating&lt;/keyword&gt;&lt;keyword&gt;Mood&lt;/keyword&gt;&lt;keyword&gt;Test meal&lt;/keyword&gt;&lt;keyword&gt;Obesity&lt;/keyword&gt;&lt;keyword&gt;Restrained eaters&lt;/keyword&gt;&lt;/keywords&gt;&lt;dates&gt;&lt;year&gt;2015&lt;/year&gt;&lt;pub-dates&gt;&lt;date&gt;10//&lt;/date&gt;&lt;/pub-dates&gt;&lt;/dates&gt;&lt;isbn&gt;0149-7634&lt;/isbn&gt;&lt;urls&gt;&lt;related-urls&gt;&lt;url&gt;http://www.sciencedirect.com/science/article/pii/S0149763415002298&lt;/url&gt;&lt;/related-urls&gt;&lt;/urls&gt;&lt;electronic-resource-num&gt;http://dx.doi.org/10.1016/j.neubiorev.2015.08.011&lt;/electronic-resource-num&gt;&lt;/record&gt;&lt;/Cite&gt;&lt;/EndNote&gt;</w:instrText>
      </w:r>
      <w:r w:rsidR="00765104" w:rsidRPr="00F87B31">
        <w:fldChar w:fldCharType="separate"/>
      </w:r>
      <w:r w:rsidR="00765104" w:rsidRPr="00F87B31">
        <w:rPr>
          <w:noProof/>
        </w:rPr>
        <w:t>(Cardi, Leppanen, &amp; Treasure, 2015)</w:t>
      </w:r>
      <w:r w:rsidR="00765104" w:rsidRPr="00F87B31">
        <w:fldChar w:fldCharType="end"/>
      </w:r>
      <w:r w:rsidR="0045790B" w:rsidRPr="00F87B31">
        <w:t>. Consequently, t</w:t>
      </w:r>
      <w:r w:rsidR="00724E6C" w:rsidRPr="00F87B31">
        <w:t xml:space="preserve">he </w:t>
      </w:r>
      <w:r w:rsidR="0017148A" w:rsidRPr="00F87B31">
        <w:t xml:space="preserve">negative </w:t>
      </w:r>
      <w:r w:rsidR="00724E6C" w:rsidRPr="00F87B31">
        <w:t>mood induction effect</w:t>
      </w:r>
      <w:r w:rsidR="0017148A" w:rsidRPr="00F87B31">
        <w:t xml:space="preserve"> might be increased</w:t>
      </w:r>
      <w:r w:rsidR="00F843AD" w:rsidRPr="00F87B31">
        <w:t xml:space="preserve"> </w:t>
      </w:r>
      <w:r w:rsidR="0045790B" w:rsidRPr="00F87B31">
        <w:t xml:space="preserve">in future studies </w:t>
      </w:r>
      <w:r w:rsidR="00352695" w:rsidRPr="00F87B31">
        <w:t xml:space="preserve">by using </w:t>
      </w:r>
      <w:r w:rsidR="0045790B" w:rsidRPr="00F87B31">
        <w:t>low</w:t>
      </w:r>
      <w:r w:rsidR="00FF3739" w:rsidRPr="00F87B31">
        <w:t>er</w:t>
      </w:r>
      <w:r w:rsidR="0045790B" w:rsidRPr="00F87B31">
        <w:t xml:space="preserve"> value non-food images as the alternative choice</w:t>
      </w:r>
      <w:r w:rsidR="0017148A" w:rsidRPr="00F87B31">
        <w:t>.</w:t>
      </w:r>
      <w:r w:rsidR="00724E6C" w:rsidRPr="00F87B31">
        <w:t xml:space="preserve"> </w:t>
      </w:r>
    </w:p>
    <w:p w14:paraId="01B12F96" w14:textId="079EE18E" w:rsidR="00AC36E5" w:rsidRPr="00F87B31" w:rsidRDefault="00AC36E5" w:rsidP="00AC36E5">
      <w:r w:rsidRPr="00F87B31">
        <w:t>To conclude, th</w:t>
      </w:r>
      <w:r w:rsidR="004A0130" w:rsidRPr="00F87B31">
        <w:t>is</w:t>
      </w:r>
      <w:r w:rsidRPr="00F87B31">
        <w:t xml:space="preserve"> study found </w:t>
      </w:r>
      <w:r w:rsidR="00F72765" w:rsidRPr="00F87B31">
        <w:t xml:space="preserve">in hazardous drinkers, that </w:t>
      </w:r>
      <w:r w:rsidRPr="00F87B31">
        <w:t>a</w:t>
      </w:r>
      <w:r w:rsidR="00480D25" w:rsidRPr="00F87B31">
        <w:t xml:space="preserve"> novel</w:t>
      </w:r>
      <w:r w:rsidRPr="00F87B31">
        <w:t xml:space="preserve"> concurrent pictorial choice measure was sensitive to individual differences in </w:t>
      </w:r>
      <w:r w:rsidR="00F72765" w:rsidRPr="00F87B31">
        <w:t xml:space="preserve">the </w:t>
      </w:r>
      <w:r w:rsidRPr="00F87B31">
        <w:t>relative valu</w:t>
      </w:r>
      <w:r w:rsidR="00F72765" w:rsidRPr="00F87B31">
        <w:t>e</w:t>
      </w:r>
      <w:r w:rsidRPr="00F87B31">
        <w:t xml:space="preserve"> of alcohol, and</w:t>
      </w:r>
      <w:r w:rsidR="002C558F" w:rsidRPr="00F87B31">
        <w:t xml:space="preserve"> to</w:t>
      </w:r>
      <w:r w:rsidRPr="00F87B31">
        <w:t xml:space="preserve"> the motivational effect of negative mood induction. Th</w:t>
      </w:r>
      <w:r w:rsidR="004A0130" w:rsidRPr="00F87B31">
        <w:t>is</w:t>
      </w:r>
      <w:r w:rsidRPr="00F87B31">
        <w:t xml:space="preserve"> concurrent pictorial choice measure offers a sensitive and accessible method for studying the mechanisms of negative mood-induced relapse processes in hazardous drinkers</w:t>
      </w:r>
      <w:r w:rsidR="004A0130" w:rsidRPr="00F87B31">
        <w:t xml:space="preserve">, and </w:t>
      </w:r>
      <w:r w:rsidR="00F72765" w:rsidRPr="00F87B31">
        <w:t xml:space="preserve">may be useful in the </w:t>
      </w:r>
      <w:r w:rsidR="004A0130" w:rsidRPr="00F87B31">
        <w:t>develop</w:t>
      </w:r>
      <w:r w:rsidR="00F72765" w:rsidRPr="00F87B31">
        <w:t xml:space="preserve">ment of new targeted </w:t>
      </w:r>
      <w:r w:rsidR="004A0130" w:rsidRPr="00F87B31">
        <w:t>treatments.</w:t>
      </w:r>
    </w:p>
    <w:p w14:paraId="057B3296" w14:textId="77777777" w:rsidR="00AC36E5" w:rsidRPr="00F87B31" w:rsidRDefault="00AC36E5">
      <w:pPr>
        <w:spacing w:after="160" w:line="259" w:lineRule="auto"/>
        <w:jc w:val="left"/>
      </w:pPr>
      <w:r w:rsidRPr="00F87B31">
        <w:br w:type="page"/>
      </w:r>
    </w:p>
    <w:p w14:paraId="62505499" w14:textId="77777777" w:rsidR="0091149A" w:rsidRPr="00F87B31" w:rsidRDefault="00A36BB4" w:rsidP="00AC36E5">
      <w:pPr>
        <w:pStyle w:val="Heading2"/>
      </w:pPr>
      <w:r w:rsidRPr="00F87B31">
        <w:lastRenderedPageBreak/>
        <w:t>References</w:t>
      </w:r>
    </w:p>
    <w:p w14:paraId="1EDD8AB8" w14:textId="77777777" w:rsidR="003D5147" w:rsidRPr="00F87B31" w:rsidRDefault="0091149A" w:rsidP="003D5147">
      <w:pPr>
        <w:pStyle w:val="EndNoteBibliography"/>
        <w:spacing w:after="0"/>
        <w:ind w:left="720" w:hanging="720"/>
      </w:pPr>
      <w:r w:rsidRPr="00F87B31">
        <w:rPr>
          <w:rFonts w:asciiTheme="minorHAnsi" w:hAnsiTheme="minorHAnsi"/>
        </w:rPr>
        <w:fldChar w:fldCharType="begin"/>
      </w:r>
      <w:r w:rsidRPr="00F87B31">
        <w:rPr>
          <w:rFonts w:asciiTheme="minorHAnsi" w:hAnsiTheme="minorHAnsi"/>
        </w:rPr>
        <w:instrText xml:space="preserve"> ADDIN EN.REFLIST </w:instrText>
      </w:r>
      <w:r w:rsidRPr="00F87B31">
        <w:rPr>
          <w:rFonts w:asciiTheme="minorHAnsi" w:hAnsiTheme="minorHAnsi"/>
        </w:rPr>
        <w:fldChar w:fldCharType="separate"/>
      </w:r>
      <w:r w:rsidR="003D5147" w:rsidRPr="00F87B31">
        <w:t xml:space="preserve">Ahmed, S. H. (2010). Validation crisis in animal models of drug addiction: Beyond non-disordered drug use toward drug addiction. </w:t>
      </w:r>
      <w:r w:rsidR="003D5147" w:rsidRPr="00F87B31">
        <w:rPr>
          <w:i/>
        </w:rPr>
        <w:t>Neuroscience &amp; Biobehavioral Reviews, 35</w:t>
      </w:r>
      <w:r w:rsidR="003D5147" w:rsidRPr="00F87B31">
        <w:t>(2), 172-184. doi: doi:10.1016/j.neubiorev.2010.04.005</w:t>
      </w:r>
    </w:p>
    <w:p w14:paraId="32762356" w14:textId="77777777" w:rsidR="003D5147" w:rsidRPr="00F87B31" w:rsidRDefault="003D5147" w:rsidP="003D5147">
      <w:pPr>
        <w:pStyle w:val="EndNoteBibliography"/>
        <w:spacing w:after="0"/>
        <w:ind w:left="720" w:hanging="720"/>
      </w:pPr>
      <w:r w:rsidRPr="00F87B31">
        <w:t xml:space="preserve">Amlung, M., &amp; MacKillop, J. (2014). Understanding the effects of stress and alcohol cues on motivation for alcohol via behavioral economics. </w:t>
      </w:r>
      <w:r w:rsidRPr="00F87B31">
        <w:rPr>
          <w:i/>
        </w:rPr>
        <w:t>Alcoholism: Clinical and Experimental Research, 38</w:t>
      </w:r>
      <w:r w:rsidRPr="00F87B31">
        <w:t>(6), 1780-1789. doi: 10.1111/acer.12423</w:t>
      </w:r>
    </w:p>
    <w:p w14:paraId="0930C9B3" w14:textId="319DB19E" w:rsidR="003D5147" w:rsidRPr="00F87B31" w:rsidRDefault="003D5147" w:rsidP="003D5147">
      <w:pPr>
        <w:pStyle w:val="EndNoteBibliography"/>
        <w:spacing w:after="0"/>
        <w:ind w:left="720" w:hanging="720"/>
      </w:pPr>
      <w:r w:rsidRPr="00F87B31">
        <w:t xml:space="preserve">Austin, J. L., &amp; Smith, J. E. (2008). Drinking for negative reinforcement: The semantic priming of alcohol concepts. </w:t>
      </w:r>
      <w:r w:rsidRPr="00F87B31">
        <w:rPr>
          <w:i/>
        </w:rPr>
        <w:t>Addictive Behaviors, 33</w:t>
      </w:r>
      <w:r w:rsidRPr="00F87B31">
        <w:t xml:space="preserve">(12), 1572-1580. doi: </w:t>
      </w:r>
      <w:hyperlink r:id="rId10" w:history="1">
        <w:r w:rsidRPr="00F87B31">
          <w:rPr>
            <w:rStyle w:val="Hyperlink"/>
            <w:color w:val="auto"/>
          </w:rPr>
          <w:t>http://dx.doi.org/10.1016/j.addbeh.2008.07.016</w:t>
        </w:r>
      </w:hyperlink>
    </w:p>
    <w:p w14:paraId="196D81D7" w14:textId="77777777" w:rsidR="003D5147" w:rsidRPr="00F87B31" w:rsidRDefault="003D5147" w:rsidP="003D5147">
      <w:pPr>
        <w:pStyle w:val="EndNoteBibliography"/>
        <w:spacing w:after="0"/>
        <w:ind w:left="720" w:hanging="720"/>
      </w:pPr>
      <w:r w:rsidRPr="00F87B31">
        <w:t xml:space="preserve">Babor, T. F., Higgins-Biddle, J. C., Saunders, J. B., &amp; Monteiro, M. G. (2001). AUDIT: The alcohol use disorders identification test guidelines for use in primary care. Second edition. Retrieved from </w:t>
      </w:r>
    </w:p>
    <w:p w14:paraId="36D0142D" w14:textId="77777777" w:rsidR="003D5147" w:rsidRPr="00F87B31" w:rsidRDefault="003D5147" w:rsidP="003D5147">
      <w:pPr>
        <w:pStyle w:val="EndNoteBibliography"/>
        <w:spacing w:after="0"/>
        <w:ind w:left="720" w:hanging="720"/>
      </w:pPr>
      <w:r w:rsidRPr="00F87B31">
        <w:t xml:space="preserve">Beck, A. T., Steer, R. A., Ball, R., &amp; Ranieri, W. F. (1996). Comparison of Beck Depression Inventories-IA and-II in psychiatric outpatients. </w:t>
      </w:r>
      <w:r w:rsidRPr="00F87B31">
        <w:rPr>
          <w:i/>
        </w:rPr>
        <w:t>Journal of Personality Assessment, 67</w:t>
      </w:r>
      <w:r w:rsidRPr="00F87B31">
        <w:t>(3), 588-597. doi: 10.1207/s15327752jpa6703_13</w:t>
      </w:r>
    </w:p>
    <w:p w14:paraId="0BEFF012" w14:textId="77777777" w:rsidR="003D5147" w:rsidRPr="00F87B31" w:rsidRDefault="003D5147" w:rsidP="003D5147">
      <w:pPr>
        <w:pStyle w:val="EndNoteBibliography"/>
        <w:spacing w:after="0"/>
        <w:ind w:left="720" w:hanging="720"/>
      </w:pPr>
      <w:r w:rsidRPr="00F87B31">
        <w:t xml:space="preserve">Birch, C. D., Stewart, S. H., Wall, A., McKee, S. A., Eisnor, S. J., &amp; Theakston, J. A. (2004). Mood-induced increases in alcohol expectancy strength in internally motivated drinkers. </w:t>
      </w:r>
      <w:r w:rsidRPr="00F87B31">
        <w:rPr>
          <w:i/>
        </w:rPr>
        <w:t>Psychology of Addictive Behaviors, 18</w:t>
      </w:r>
      <w:r w:rsidRPr="00F87B31">
        <w:t>(3), 231-238. doi: 10.1037/0893-164X.18.3.231</w:t>
      </w:r>
    </w:p>
    <w:p w14:paraId="7392DC8E" w14:textId="77777777" w:rsidR="003D5147" w:rsidRPr="00F87B31" w:rsidRDefault="003D5147" w:rsidP="003D5147">
      <w:pPr>
        <w:pStyle w:val="EndNoteBibliography"/>
        <w:spacing w:after="0"/>
        <w:ind w:left="720" w:hanging="720"/>
      </w:pPr>
      <w:r w:rsidRPr="00F87B31">
        <w:t xml:space="preserve">Brady, K. T., Back, S. E., Waldrop, A. E., McRae, A. L., Anton, R. F., Upadhyaya, H. P., . . . Randall, P. K. (2006). Cold pressor task reactivity: Predictors of alcohol use among alcohol-dependent individuals with and without comorbid posttraumatic stress disorder. </w:t>
      </w:r>
      <w:r w:rsidRPr="00F87B31">
        <w:rPr>
          <w:i/>
        </w:rPr>
        <w:t>Alcoholism: Clinical and Experimental Research, 30</w:t>
      </w:r>
      <w:r w:rsidRPr="00F87B31">
        <w:t>(6), 938-946. doi: 10.1111/j.1530-0277.2006.00097.x</w:t>
      </w:r>
    </w:p>
    <w:p w14:paraId="6BEAC014" w14:textId="77777777" w:rsidR="003D5147" w:rsidRPr="00F87B31" w:rsidRDefault="003D5147" w:rsidP="003D5147">
      <w:pPr>
        <w:pStyle w:val="EndNoteBibliography"/>
        <w:spacing w:after="0"/>
        <w:ind w:left="720" w:hanging="720"/>
      </w:pPr>
      <w:r w:rsidRPr="00F87B31">
        <w:t xml:space="preserve">Brown, S. A., Vik, P. W., McQuaid, J. R., Patterson, T. L., Irwin, M. R., &amp; Grant, I. (1990). Severity of psychosocial stress and outcome of alcoholism treatment. </w:t>
      </w:r>
      <w:r w:rsidRPr="00F87B31">
        <w:rPr>
          <w:i/>
        </w:rPr>
        <w:t>Journal of Abnormal Psychology, 99</w:t>
      </w:r>
      <w:r w:rsidRPr="00F87B31">
        <w:t>(4), 344-348. doi: 10.1037/0021-843X.99.4.344</w:t>
      </w:r>
    </w:p>
    <w:p w14:paraId="1DE70AF3" w14:textId="4AA2A880" w:rsidR="003D5147" w:rsidRPr="00F87B31" w:rsidRDefault="003D5147" w:rsidP="003D5147">
      <w:pPr>
        <w:pStyle w:val="EndNoteBibliography"/>
        <w:spacing w:after="0"/>
        <w:ind w:left="720" w:hanging="720"/>
      </w:pPr>
      <w:r w:rsidRPr="00F87B31">
        <w:t xml:space="preserve">Cardi, V., Leppanen, J., &amp; Treasure, J. (2015). The effects of negative and positive mood induction on eating behaviour: A meta-analysis of laboratory studies in the healthy population and eating and weight disorders. </w:t>
      </w:r>
      <w:r w:rsidRPr="00F87B31">
        <w:rPr>
          <w:i/>
        </w:rPr>
        <w:t>Neuroscience &amp; Biobehavioral Reviews, 57</w:t>
      </w:r>
      <w:r w:rsidRPr="00F87B31">
        <w:t xml:space="preserve">, 299-309. doi: </w:t>
      </w:r>
      <w:hyperlink r:id="rId11" w:history="1">
        <w:r w:rsidRPr="00F87B31">
          <w:rPr>
            <w:rStyle w:val="Hyperlink"/>
            <w:color w:val="auto"/>
          </w:rPr>
          <w:t>http://dx.doi.org/10.1016/j.neubiorev.2015.08.011</w:t>
        </w:r>
      </w:hyperlink>
    </w:p>
    <w:p w14:paraId="1FF01862" w14:textId="77777777" w:rsidR="003D5147" w:rsidRPr="00F87B31" w:rsidRDefault="003D5147" w:rsidP="003D5147">
      <w:pPr>
        <w:pStyle w:val="EndNoteBibliography"/>
        <w:spacing w:after="0"/>
        <w:ind w:left="720" w:hanging="720"/>
      </w:pPr>
      <w:r w:rsidRPr="00F87B31">
        <w:t xml:space="preserve">Cooney, N. L., Litt, M. D., Morse, P. A., Bauer, L. O., &amp; Gaupp, L. (1997). Alcohol cue reactivity, negative-mood reactivity, and relapse in treated alcoholic men. </w:t>
      </w:r>
      <w:r w:rsidRPr="00F87B31">
        <w:rPr>
          <w:i/>
        </w:rPr>
        <w:t>Journal of Abnormal Psychology, 106</w:t>
      </w:r>
      <w:r w:rsidRPr="00F87B31">
        <w:t xml:space="preserve">(2), 243-250. </w:t>
      </w:r>
    </w:p>
    <w:p w14:paraId="477CF664" w14:textId="77777777" w:rsidR="003D5147" w:rsidRPr="00F87B31" w:rsidRDefault="003D5147" w:rsidP="003D5147">
      <w:pPr>
        <w:pStyle w:val="EndNoteBibliography"/>
        <w:spacing w:after="0"/>
        <w:ind w:left="720" w:hanging="720"/>
      </w:pPr>
      <w:r w:rsidRPr="00F87B31">
        <w:t xml:space="preserve">Cooper, M. L. (1994). Motivations for alcohol use among adolescents: Development and validation of a four-factor model. </w:t>
      </w:r>
      <w:r w:rsidRPr="00F87B31">
        <w:rPr>
          <w:i/>
        </w:rPr>
        <w:t>Psychological Assessment, 6</w:t>
      </w:r>
      <w:r w:rsidRPr="00F87B31">
        <w:t>(2), 117-128. doi: 10.1037/1040-3590.6.2.117</w:t>
      </w:r>
    </w:p>
    <w:p w14:paraId="5DCCF290" w14:textId="77777777" w:rsidR="003D5147" w:rsidRPr="00F87B31" w:rsidRDefault="003D5147" w:rsidP="003D5147">
      <w:pPr>
        <w:pStyle w:val="EndNoteBibliography"/>
        <w:spacing w:after="0"/>
        <w:ind w:left="720" w:hanging="720"/>
      </w:pPr>
      <w:r w:rsidRPr="00F87B31">
        <w:t xml:space="preserve">Cyders, M. A., VanderVeen, J. D., Plawecki, M., Millward, J. B., Hays, J., Kareken, D. A., &amp; O'Connor, S. (2016). Gender-specific effects of mood on alcohol-seeking behaviors: Preliminary findings using intravenous alcohol self-administration. </w:t>
      </w:r>
      <w:r w:rsidRPr="00F87B31">
        <w:rPr>
          <w:i/>
        </w:rPr>
        <w:t>Alcoholism: Clinical and Experimental Research, 40</w:t>
      </w:r>
      <w:r w:rsidRPr="00F87B31">
        <w:t>(2), 393-400. doi: 10.1111/acer.12955</w:t>
      </w:r>
    </w:p>
    <w:p w14:paraId="3BCB2551" w14:textId="77777777" w:rsidR="003D5147" w:rsidRPr="00F87B31" w:rsidRDefault="003D5147" w:rsidP="003D5147">
      <w:pPr>
        <w:pStyle w:val="EndNoteBibliography"/>
        <w:spacing w:after="0"/>
        <w:ind w:left="720" w:hanging="720"/>
      </w:pPr>
      <w:r w:rsidRPr="00F87B31">
        <w:t xml:space="preserve">Field, M., &amp; Powell, H. (2007). Stress increases attentional bias for alcohol cues in social drinkers who drink to cope. </w:t>
      </w:r>
      <w:r w:rsidRPr="00F87B31">
        <w:rPr>
          <w:i/>
        </w:rPr>
        <w:t>Alcohol and Alcoholism, 42</w:t>
      </w:r>
      <w:r w:rsidRPr="00F87B31">
        <w:t>(6), 560-566. doi: 10.1093/alcalc/agm064</w:t>
      </w:r>
    </w:p>
    <w:p w14:paraId="132CB86A" w14:textId="77777777" w:rsidR="003D5147" w:rsidRPr="00F87B31" w:rsidRDefault="003D5147" w:rsidP="003D5147">
      <w:pPr>
        <w:pStyle w:val="EndNoteBibliography"/>
        <w:spacing w:after="0"/>
        <w:ind w:left="720" w:hanging="720"/>
      </w:pPr>
      <w:r w:rsidRPr="00F87B31">
        <w:t xml:space="preserve">Field, M., &amp; Quigley, M. (2009). Mild stress increases attentional bias in social drinkers who drink to cope: A replication and extension. </w:t>
      </w:r>
      <w:r w:rsidRPr="00F87B31">
        <w:rPr>
          <w:i/>
        </w:rPr>
        <w:t>Experimental and Clinical Psychopharmacology, 17</w:t>
      </w:r>
      <w:r w:rsidRPr="00F87B31">
        <w:t>(5), 312-319. doi: 10.1037/a0017090</w:t>
      </w:r>
    </w:p>
    <w:p w14:paraId="2E2A2377" w14:textId="6B477FFA" w:rsidR="003D5147" w:rsidRPr="00F87B31" w:rsidRDefault="003D5147" w:rsidP="003D5147">
      <w:pPr>
        <w:pStyle w:val="EndNoteBibliography"/>
        <w:spacing w:after="0"/>
        <w:ind w:left="720" w:hanging="720"/>
      </w:pPr>
      <w:r w:rsidRPr="00F87B31">
        <w:t xml:space="preserve">Grant, V. V., Stewart, S. H., &amp; Birch, C. D. (2007). Impact of positive and anxious mood on implicit alcohol-related cognitions in internally motivated undergraduate drinkers. </w:t>
      </w:r>
      <w:r w:rsidRPr="00F87B31">
        <w:rPr>
          <w:i/>
        </w:rPr>
        <w:t>Addictive Behaviors, 32</w:t>
      </w:r>
      <w:r w:rsidRPr="00F87B31">
        <w:t xml:space="preserve">(10), 2226-2237. doi: </w:t>
      </w:r>
      <w:hyperlink r:id="rId12" w:history="1">
        <w:r w:rsidRPr="00F87B31">
          <w:rPr>
            <w:rStyle w:val="Hyperlink"/>
            <w:color w:val="auto"/>
          </w:rPr>
          <w:t>http://dx.doi.org/10.1016/j.addbeh.2007.02.012</w:t>
        </w:r>
      </w:hyperlink>
    </w:p>
    <w:p w14:paraId="039094A2" w14:textId="77777777" w:rsidR="003D5147" w:rsidRPr="00F87B31" w:rsidRDefault="003D5147" w:rsidP="003D5147">
      <w:pPr>
        <w:pStyle w:val="EndNoteBibliography"/>
        <w:spacing w:after="0"/>
        <w:ind w:left="720" w:hanging="720"/>
      </w:pPr>
      <w:r w:rsidRPr="00F87B31">
        <w:lastRenderedPageBreak/>
        <w:t xml:space="preserve">Hesse, M. (2009). Integrated psychological treatment for substance use and co-morbid anxiety or depression vs. treatment for substance use alone. A systematic review of the published literature. </w:t>
      </w:r>
      <w:r w:rsidRPr="00F87B31">
        <w:rPr>
          <w:i/>
        </w:rPr>
        <w:t>BMC Psychiatry, 9</w:t>
      </w:r>
      <w:r w:rsidRPr="00F87B31">
        <w:t>, 6-6. doi: 10.1186/1471-244X-9-6</w:t>
      </w:r>
    </w:p>
    <w:p w14:paraId="0A3E15CC" w14:textId="77777777" w:rsidR="003D5147" w:rsidRPr="00F87B31" w:rsidRDefault="003D5147" w:rsidP="003D5147">
      <w:pPr>
        <w:pStyle w:val="EndNoteBibliography"/>
        <w:spacing w:after="0"/>
        <w:ind w:left="720" w:hanging="720"/>
      </w:pPr>
      <w:r w:rsidRPr="00F87B31">
        <w:t xml:space="preserve">Higley, A., Crane, N., Spadoni, A., Quello, S., Goodell, V., &amp; Mason, B. (2011). Craving in response to stress induction in a human laboratory paradigm predicts treatment outcome in alcohol-dependent individuals. </w:t>
      </w:r>
      <w:r w:rsidRPr="00F87B31">
        <w:rPr>
          <w:i/>
        </w:rPr>
        <w:t>Psychopharmacology, 218</w:t>
      </w:r>
      <w:r w:rsidRPr="00F87B31">
        <w:t>(1), 121-129. doi: 10.1007/s00213-011-2355-8</w:t>
      </w:r>
    </w:p>
    <w:p w14:paraId="24226A72" w14:textId="77777777" w:rsidR="003D5147" w:rsidRPr="00F87B31" w:rsidRDefault="003D5147" w:rsidP="003D5147">
      <w:pPr>
        <w:pStyle w:val="EndNoteBibliography"/>
        <w:spacing w:after="0"/>
        <w:ind w:left="720" w:hanging="720"/>
      </w:pPr>
      <w:r w:rsidRPr="00F87B31">
        <w:t xml:space="preserve">Hodgins, D. C., el-Guebaly, N., &amp; Armstrong, S. (1995). Prospective and retrospective reports of mood states before relapse to substance use. </w:t>
      </w:r>
      <w:r w:rsidRPr="00F87B31">
        <w:rPr>
          <w:i/>
        </w:rPr>
        <w:t>Journal of Consulting and Clinical Psychology, 63</w:t>
      </w:r>
      <w:r w:rsidRPr="00F87B31">
        <w:t>(3), 400-407. doi: 10.1037/0022-006X.63.3.400</w:t>
      </w:r>
    </w:p>
    <w:p w14:paraId="0A6DBBD6" w14:textId="77777777" w:rsidR="003D5147" w:rsidRPr="00F87B31" w:rsidRDefault="003D5147" w:rsidP="003D5147">
      <w:pPr>
        <w:pStyle w:val="EndNoteBibliography"/>
        <w:spacing w:after="0"/>
        <w:ind w:left="720" w:hanging="720"/>
      </w:pPr>
      <w:r w:rsidRPr="00F87B31">
        <w:t xml:space="preserve">Hogarth, L. (2012). Goal-directed and transfer-cue-elicited drug-seeking are dissociated by pharmacotherapy: Evidence for independent additive controllers. </w:t>
      </w:r>
      <w:r w:rsidRPr="00F87B31">
        <w:rPr>
          <w:i/>
        </w:rPr>
        <w:t>Journal of Experimental Psychology: Animal Behavior Processes, 38</w:t>
      </w:r>
      <w:r w:rsidRPr="00F87B31">
        <w:t>(3), 266-278. doi: 10.1037/a0028914</w:t>
      </w:r>
    </w:p>
    <w:p w14:paraId="5AAAC579" w14:textId="77777777" w:rsidR="003D5147" w:rsidRPr="00F87B31" w:rsidRDefault="003D5147" w:rsidP="003D5147">
      <w:pPr>
        <w:pStyle w:val="EndNoteBibliography"/>
        <w:spacing w:after="0"/>
        <w:ind w:left="720" w:hanging="720"/>
      </w:pPr>
      <w:r w:rsidRPr="00F87B31">
        <w:t xml:space="preserve">Hogarth, L., &amp; Chase, H. W. (2011). Parallel goal-directed and habitual control of human drug-seeking: implications for dependence vulnerability. </w:t>
      </w:r>
      <w:r w:rsidRPr="00F87B31">
        <w:rPr>
          <w:i/>
        </w:rPr>
        <w:t>J Exp Psychol Anim Behav Process, 37</w:t>
      </w:r>
      <w:r w:rsidRPr="00F87B31">
        <w:t>(3), 261-276. doi: 10.1037/a0022913</w:t>
      </w:r>
    </w:p>
    <w:p w14:paraId="73AAD336" w14:textId="77777777" w:rsidR="003D5147" w:rsidRPr="00F87B31" w:rsidRDefault="003D5147" w:rsidP="003D5147">
      <w:pPr>
        <w:pStyle w:val="EndNoteBibliography"/>
        <w:spacing w:after="0"/>
        <w:ind w:left="720" w:hanging="720"/>
      </w:pPr>
      <w:r w:rsidRPr="00F87B31">
        <w:t xml:space="preserve">Hogarth, L., &amp; Chase, H. W. (2012). Evaluating psychological markers for human nicotine dependence: Tobacco choice, extinction, and Pavlovian-to-instrumental transfer. </w:t>
      </w:r>
      <w:r w:rsidRPr="00F87B31">
        <w:rPr>
          <w:i/>
        </w:rPr>
        <w:t>Experimental and Clinical Psychopharmacology, 20</w:t>
      </w:r>
      <w:r w:rsidRPr="00F87B31">
        <w:t>(3), 213-224. doi: 10.1037/a0027203</w:t>
      </w:r>
    </w:p>
    <w:p w14:paraId="78908B90" w14:textId="77777777" w:rsidR="003D5147" w:rsidRPr="00F87B31" w:rsidRDefault="003D5147" w:rsidP="003D5147">
      <w:pPr>
        <w:pStyle w:val="EndNoteBibliography"/>
        <w:spacing w:after="0"/>
        <w:ind w:left="720" w:hanging="720"/>
      </w:pPr>
      <w:r w:rsidRPr="00F87B31">
        <w:t xml:space="preserve">Hogarth, L., He, Z., Chase, H. W., Wills, A. J., Troisi, J., II, Leventhal, A. M., . . . Hitsman, B. (2015). Negative mood reverses devaluation of goal-directed drug-seeking favouring an incentive learning account of drug dependence. </w:t>
      </w:r>
      <w:r w:rsidRPr="00F87B31">
        <w:rPr>
          <w:i/>
        </w:rPr>
        <w:t>Psychopharmacology, 232</w:t>
      </w:r>
      <w:r w:rsidRPr="00F87B31">
        <w:t>(17), 3235-3247. doi: 10.1007/s00213-015-3977-z</w:t>
      </w:r>
    </w:p>
    <w:p w14:paraId="1F65A0BC" w14:textId="07E82271" w:rsidR="003D5147" w:rsidRPr="00F87B31" w:rsidRDefault="003D5147" w:rsidP="003D5147">
      <w:pPr>
        <w:pStyle w:val="EndNoteBibliography"/>
        <w:spacing w:after="0"/>
        <w:ind w:left="720" w:hanging="720"/>
      </w:pPr>
      <w:r w:rsidRPr="00F87B31">
        <w:t xml:space="preserve">Hogarth, L., Mathew, A. R., &amp; Hitsman, B. (2017). Current major depression is associated with greater sensitivity to the motivational effect of both negative mood induction and abstinence on tobacco-seeking behavior. </w:t>
      </w:r>
      <w:r w:rsidRPr="00F87B31">
        <w:rPr>
          <w:i/>
        </w:rPr>
        <w:t>Drug and Alcohol Dependence, 176</w:t>
      </w:r>
      <w:r w:rsidRPr="00F87B31">
        <w:t xml:space="preserve">, 1-6. doi: </w:t>
      </w:r>
      <w:hyperlink r:id="rId13" w:history="1">
        <w:r w:rsidRPr="00F87B31">
          <w:rPr>
            <w:rStyle w:val="Hyperlink"/>
            <w:color w:val="auto"/>
          </w:rPr>
          <w:t>https://doi.org/10.1016/j.drugalcdep.2017.02.009</w:t>
        </w:r>
      </w:hyperlink>
    </w:p>
    <w:p w14:paraId="315DD30B" w14:textId="51736FFE" w:rsidR="003D5147" w:rsidRPr="00F87B31" w:rsidRDefault="003D5147" w:rsidP="003D5147">
      <w:pPr>
        <w:pStyle w:val="EndNoteBibliography"/>
        <w:spacing w:after="0"/>
        <w:ind w:left="720" w:hanging="720"/>
      </w:pPr>
      <w:r w:rsidRPr="00F87B31">
        <w:t xml:space="preserve">Kelly, A. B., Masterman, P. W., &amp; Young, R. M. (2011). Negative mood, implicit alcohol-related memory, and alcohol use in young adults: The moderating effect of alcohol expectancy. </w:t>
      </w:r>
      <w:r w:rsidRPr="00F87B31">
        <w:rPr>
          <w:i/>
        </w:rPr>
        <w:t>Addictive Behaviors, 36</w:t>
      </w:r>
      <w:r w:rsidRPr="00F87B31">
        <w:t xml:space="preserve">(1–2), 148-151. doi: </w:t>
      </w:r>
      <w:hyperlink r:id="rId14" w:history="1">
        <w:r w:rsidRPr="00F87B31">
          <w:rPr>
            <w:rStyle w:val="Hyperlink"/>
            <w:color w:val="auto"/>
          </w:rPr>
          <w:t>http://dx.doi.org/10.1016/j.addbeh.2010.08.025</w:t>
        </w:r>
      </w:hyperlink>
    </w:p>
    <w:p w14:paraId="3FC96059" w14:textId="77777777" w:rsidR="003D5147" w:rsidRPr="00F87B31" w:rsidRDefault="003D5147" w:rsidP="003D5147">
      <w:pPr>
        <w:pStyle w:val="EndNoteBibliography"/>
        <w:spacing w:after="0"/>
        <w:ind w:left="720" w:hanging="720"/>
      </w:pPr>
      <w:r w:rsidRPr="00F87B31">
        <w:t xml:space="preserve">Koob, G. F. (2013). Negative reinforcement in drug addiction: the darkness within. </w:t>
      </w:r>
      <w:r w:rsidRPr="00F87B31">
        <w:rPr>
          <w:i/>
        </w:rPr>
        <w:t>Curr Opin Neurobiol, 23</w:t>
      </w:r>
      <w:r w:rsidRPr="00F87B31">
        <w:t>(4), 559-563. doi: 10.1016/j.conb.2013.03.011</w:t>
      </w:r>
    </w:p>
    <w:p w14:paraId="1B3CEB27" w14:textId="73FC769C" w:rsidR="003D5147" w:rsidRPr="00F87B31" w:rsidRDefault="003D5147" w:rsidP="003D5147">
      <w:pPr>
        <w:pStyle w:val="EndNoteBibliography"/>
        <w:spacing w:after="0"/>
        <w:ind w:left="720" w:hanging="720"/>
      </w:pPr>
      <w:r w:rsidRPr="00F87B31">
        <w:t xml:space="preserve">Litt, M. D., Cooney, N. L., Kadden, R. M., &amp; Gaupp, L. (1990). Reactivity to alcohol cues and induced moods in alcoholics. </w:t>
      </w:r>
      <w:r w:rsidRPr="00F87B31">
        <w:rPr>
          <w:i/>
        </w:rPr>
        <w:t>Addictive Behaviors, 15</w:t>
      </w:r>
      <w:r w:rsidRPr="00F87B31">
        <w:t xml:space="preserve">(2), 137-146. doi: </w:t>
      </w:r>
      <w:hyperlink r:id="rId15" w:history="1">
        <w:r w:rsidRPr="00F87B31">
          <w:rPr>
            <w:rStyle w:val="Hyperlink"/>
            <w:color w:val="auto"/>
          </w:rPr>
          <w:t>http://dx.doi.org/10.1016/0306-4603(90)90017-R</w:t>
        </w:r>
      </w:hyperlink>
    </w:p>
    <w:p w14:paraId="679A56C7" w14:textId="77777777" w:rsidR="003D5147" w:rsidRPr="00F87B31" w:rsidRDefault="003D5147" w:rsidP="003D5147">
      <w:pPr>
        <w:pStyle w:val="EndNoteBibliography"/>
        <w:spacing w:after="0"/>
        <w:ind w:left="720" w:hanging="720"/>
      </w:pPr>
      <w:r w:rsidRPr="00F87B31">
        <w:t xml:space="preserve">Magrys, S. A., &amp; Olmstead, M. C. (2015). Acute stress increases voluntary consumption of alcohol in undergraduates. </w:t>
      </w:r>
      <w:r w:rsidRPr="00F87B31">
        <w:rPr>
          <w:i/>
        </w:rPr>
        <w:t>Alcohol and Alcoholism</w:t>
      </w:r>
      <w:r w:rsidRPr="00F87B31">
        <w:t>. doi: 10.1093/alcalc/agu101</w:t>
      </w:r>
    </w:p>
    <w:p w14:paraId="1825F6DD" w14:textId="77777777" w:rsidR="003D5147" w:rsidRPr="00F87B31" w:rsidRDefault="003D5147" w:rsidP="003D5147">
      <w:pPr>
        <w:pStyle w:val="EndNoteBibliography"/>
        <w:spacing w:after="0"/>
        <w:ind w:left="720" w:hanging="720"/>
      </w:pPr>
      <w:r w:rsidRPr="00F87B31">
        <w:t xml:space="preserve">Marlatt, G. A. (1996). Taxonomy of high-risk situations for alcohol relapse: Evolution and development of a cognitive-behavioral model. </w:t>
      </w:r>
      <w:r w:rsidRPr="00F87B31">
        <w:rPr>
          <w:i/>
        </w:rPr>
        <w:t>Addiction, 91</w:t>
      </w:r>
      <w:r w:rsidRPr="00F87B31">
        <w:t xml:space="preserve">, 37-49. </w:t>
      </w:r>
    </w:p>
    <w:p w14:paraId="179BBF57" w14:textId="087458D1" w:rsidR="003D5147" w:rsidRPr="00F87B31" w:rsidRDefault="003D5147" w:rsidP="003D5147">
      <w:pPr>
        <w:pStyle w:val="EndNoteBibliography"/>
        <w:spacing w:after="0"/>
        <w:ind w:left="720" w:hanging="720"/>
      </w:pPr>
      <w:r w:rsidRPr="00F87B31">
        <w:t xml:space="preserve">Martin, M. (1990). On the induction of mood. </w:t>
      </w:r>
      <w:r w:rsidRPr="00F87B31">
        <w:rPr>
          <w:i/>
        </w:rPr>
        <w:t>Clinical Psychology Review, 10</w:t>
      </w:r>
      <w:r w:rsidRPr="00F87B31">
        <w:t xml:space="preserve">(6), 669-697. doi: </w:t>
      </w:r>
      <w:hyperlink r:id="rId16" w:history="1">
        <w:r w:rsidRPr="00F87B31">
          <w:rPr>
            <w:rStyle w:val="Hyperlink"/>
            <w:color w:val="auto"/>
          </w:rPr>
          <w:t>http://dx.doi.org/10.1016/0272-7358(90)90075-L</w:t>
        </w:r>
      </w:hyperlink>
    </w:p>
    <w:p w14:paraId="4D0588D1" w14:textId="77777777" w:rsidR="003D5147" w:rsidRPr="00F87B31" w:rsidRDefault="003D5147" w:rsidP="003D5147">
      <w:pPr>
        <w:pStyle w:val="EndNoteBibliography"/>
        <w:spacing w:after="0"/>
        <w:ind w:left="720" w:hanging="720"/>
      </w:pPr>
      <w:r w:rsidRPr="00F87B31">
        <w:t xml:space="preserve">McGrath, E., Jones, A., &amp; Field, M. (2016). Acute stress increases ad-libitum alcohol consumption in heavy drinkers, but not through impaired inhibitory control. </w:t>
      </w:r>
      <w:r w:rsidRPr="00F87B31">
        <w:rPr>
          <w:i/>
        </w:rPr>
        <w:t>Psychopharmacology, in press</w:t>
      </w:r>
      <w:r w:rsidRPr="00F87B31">
        <w:t xml:space="preserve">. </w:t>
      </w:r>
    </w:p>
    <w:p w14:paraId="757459F7" w14:textId="447389D7" w:rsidR="003D5147" w:rsidRPr="00F87B31" w:rsidRDefault="003D5147" w:rsidP="003D5147">
      <w:pPr>
        <w:pStyle w:val="EndNoteBibliography"/>
        <w:spacing w:after="0"/>
        <w:ind w:left="720" w:hanging="720"/>
      </w:pPr>
      <w:r w:rsidRPr="00F87B31">
        <w:t xml:space="preserve">Moeller, S. J., Beebe-Wang, N., Woicik, P. A., Konova, A. B., Maloney, T., &amp; Goldstein, R. Z. (2013). Choice to view cocaine images predicts concurrent and prospective drug use in cocaine addiction. </w:t>
      </w:r>
      <w:r w:rsidRPr="00F87B31">
        <w:rPr>
          <w:i/>
        </w:rPr>
        <w:t>Drug and Alcohol Dependence, 130</w:t>
      </w:r>
      <w:r w:rsidRPr="00F87B31">
        <w:t xml:space="preserve">(1–3), 178-185. doi: </w:t>
      </w:r>
      <w:hyperlink r:id="rId17" w:history="1">
        <w:r w:rsidRPr="00F87B31">
          <w:rPr>
            <w:rStyle w:val="Hyperlink"/>
            <w:color w:val="auto"/>
          </w:rPr>
          <w:t>http://dx.doi.org/10.1016/j.drugalcdep.2012.11.001</w:t>
        </w:r>
      </w:hyperlink>
    </w:p>
    <w:p w14:paraId="162D12DD" w14:textId="77777777" w:rsidR="003D5147" w:rsidRPr="00F87B31" w:rsidRDefault="003D5147" w:rsidP="003D5147">
      <w:pPr>
        <w:pStyle w:val="EndNoteBibliography"/>
        <w:spacing w:after="0"/>
        <w:ind w:left="720" w:hanging="720"/>
      </w:pPr>
      <w:r w:rsidRPr="00F87B31">
        <w:t xml:space="preserve">Moeller, S. J., Maloney, T., Parvaz, M. A., Dunning, J. P., Alia-Klein, N., Woicik, P. A., . . . Goldstein, R. Z. (2009). Enhanced choice for viewing cocaine pictures in cocaine addiction. </w:t>
      </w:r>
      <w:r w:rsidRPr="00F87B31">
        <w:rPr>
          <w:i/>
        </w:rPr>
        <w:t>Biological Psychiatry, 66</w:t>
      </w:r>
      <w:r w:rsidRPr="00F87B31">
        <w:t>(2), 169-176. doi: 10.1016/j.biopsych.2009.02.015</w:t>
      </w:r>
    </w:p>
    <w:p w14:paraId="0E32204B" w14:textId="034A54BD" w:rsidR="003D5147" w:rsidRPr="00F87B31" w:rsidRDefault="003D5147" w:rsidP="003D5147">
      <w:pPr>
        <w:pStyle w:val="EndNoteBibliography"/>
        <w:spacing w:after="0"/>
        <w:ind w:left="720" w:hanging="720"/>
      </w:pPr>
      <w:r w:rsidRPr="00F87B31">
        <w:lastRenderedPageBreak/>
        <w:t xml:space="preserve">Moeller, S. J., &amp; Stoops, W. W. (2015). Cocaine choice procedures in animals, humans, and treatment-seekers: Can we bridge the divide? </w:t>
      </w:r>
      <w:r w:rsidRPr="00F87B31">
        <w:rPr>
          <w:i/>
        </w:rPr>
        <w:t>Pharmacology Biochemistry and Behavior, 138</w:t>
      </w:r>
      <w:r w:rsidRPr="00F87B31">
        <w:t xml:space="preserve">, 133-141. doi: </w:t>
      </w:r>
      <w:hyperlink r:id="rId18" w:history="1">
        <w:r w:rsidRPr="00F87B31">
          <w:rPr>
            <w:rStyle w:val="Hyperlink"/>
            <w:color w:val="auto"/>
          </w:rPr>
          <w:t>http://dx.doi.org/10.1016/j.pbb.2015.09.020</w:t>
        </w:r>
      </w:hyperlink>
    </w:p>
    <w:p w14:paraId="0733BDDB" w14:textId="77777777" w:rsidR="003D5147" w:rsidRPr="00F87B31" w:rsidRDefault="003D5147" w:rsidP="003D5147">
      <w:pPr>
        <w:pStyle w:val="EndNoteBibliography"/>
        <w:spacing w:after="0"/>
        <w:ind w:left="720" w:hanging="720"/>
      </w:pPr>
      <w:r w:rsidRPr="00F87B31">
        <w:t xml:space="preserve">Morrison, R., &amp; O'Connor, R. C. (2008). The role of rumination, attentional biases and stress in psychological distress. </w:t>
      </w:r>
      <w:r w:rsidRPr="00F87B31">
        <w:rPr>
          <w:i/>
        </w:rPr>
        <w:t>British Journal of Psychology, 99</w:t>
      </w:r>
      <w:r w:rsidRPr="00F87B31">
        <w:t>(2), 191-209. doi: 10.1348/000712607x216080</w:t>
      </w:r>
    </w:p>
    <w:p w14:paraId="47CE8B3F" w14:textId="77777777" w:rsidR="003D5147" w:rsidRPr="00F87B31" w:rsidRDefault="003D5147" w:rsidP="003D5147">
      <w:pPr>
        <w:pStyle w:val="EndNoteBibliography"/>
        <w:spacing w:after="0"/>
        <w:ind w:left="720" w:hanging="720"/>
      </w:pPr>
      <w:r w:rsidRPr="00F87B31">
        <w:t xml:space="preserve">Murphy, J. G., Correia, C. J., Colby, S. M., &amp; Vuchinich, R. E. (2005). Using behavioral theories of choice to predict drinking outcomes following a brief intervention. </w:t>
      </w:r>
      <w:r w:rsidRPr="00F87B31">
        <w:rPr>
          <w:i/>
        </w:rPr>
        <w:t>Experimental and Clinical Psychopharmacology, 13</w:t>
      </w:r>
      <w:r w:rsidRPr="00F87B31">
        <w:t>(2), 93-101. doi: 10.1037/1064-1297.13.2.93</w:t>
      </w:r>
    </w:p>
    <w:p w14:paraId="0DCD9A5B" w14:textId="77777777" w:rsidR="003D5147" w:rsidRPr="00F87B31" w:rsidRDefault="003D5147" w:rsidP="003D5147">
      <w:pPr>
        <w:pStyle w:val="EndNoteBibliography"/>
        <w:spacing w:after="0"/>
        <w:ind w:left="720" w:hanging="720"/>
      </w:pPr>
      <w:r w:rsidRPr="00F87B31">
        <w:t xml:space="preserve">Nader, M. A., &amp; Woolverton, W. L. (1991). Effects of increasing the magnitude of an alternative reinforcer on drug choice in a discrete-trials choice procedure. </w:t>
      </w:r>
      <w:r w:rsidRPr="00F87B31">
        <w:rPr>
          <w:i/>
        </w:rPr>
        <w:t>Psychopharmacology, 105</w:t>
      </w:r>
      <w:r w:rsidRPr="00F87B31">
        <w:t xml:space="preserve">(2), 169-174. </w:t>
      </w:r>
    </w:p>
    <w:p w14:paraId="3DCE4293" w14:textId="77777777" w:rsidR="003D5147" w:rsidRPr="00F87B31" w:rsidRDefault="003D5147" w:rsidP="003D5147">
      <w:pPr>
        <w:pStyle w:val="EndNoteBibliography"/>
        <w:spacing w:after="0"/>
        <w:ind w:left="720" w:hanging="720"/>
      </w:pPr>
      <w:r w:rsidRPr="00F87B31">
        <w:t xml:space="preserve">Nader, M. A., &amp; Woolverton, W. L. (1992). Effects of increasing response requirement on choice between cocaine and food in rhesus monkeys. </w:t>
      </w:r>
      <w:r w:rsidRPr="00F87B31">
        <w:rPr>
          <w:i/>
        </w:rPr>
        <w:t>Psychopharmacology, 108</w:t>
      </w:r>
      <w:r w:rsidRPr="00F87B31">
        <w:t>(3), 295-300. doi: 10.1007/BF02245115</w:t>
      </w:r>
    </w:p>
    <w:p w14:paraId="50B4FB35" w14:textId="77777777" w:rsidR="003D5147" w:rsidRPr="00F87B31" w:rsidRDefault="003D5147" w:rsidP="003D5147">
      <w:pPr>
        <w:pStyle w:val="EndNoteBibliography"/>
        <w:spacing w:after="0"/>
        <w:ind w:left="720" w:hanging="720"/>
      </w:pPr>
      <w:r w:rsidRPr="00F87B31">
        <w:t xml:space="preserve">Owens, M. M., Ray, L. A., &amp; MacKillop, J. (2014). Behavioral economic analysis of stress effects on acute motivation for alcohol. </w:t>
      </w:r>
      <w:r w:rsidRPr="00F87B31">
        <w:rPr>
          <w:i/>
        </w:rPr>
        <w:t>Journal of the Experimental Analysis of Behavior, 103</w:t>
      </w:r>
      <w:r w:rsidRPr="00F87B31">
        <w:t>, 77-86. doi: 10.1002/jeab.114</w:t>
      </w:r>
    </w:p>
    <w:p w14:paraId="4BD4321A" w14:textId="77777777" w:rsidR="003D5147" w:rsidRPr="00F87B31" w:rsidRDefault="003D5147" w:rsidP="003D5147">
      <w:pPr>
        <w:pStyle w:val="EndNoteBibliography"/>
        <w:spacing w:after="0"/>
        <w:ind w:left="720" w:hanging="720"/>
      </w:pPr>
      <w:r w:rsidRPr="00F87B31">
        <w:t xml:space="preserve">Panlilio, L. V., Hogarth, L., &amp; Shoaib, M. (2015). Concurrent access to nicotine and sucrose in rats. </w:t>
      </w:r>
      <w:r w:rsidRPr="00F87B31">
        <w:rPr>
          <w:i/>
        </w:rPr>
        <w:t>Psychopharmacology, 232</w:t>
      </w:r>
      <w:r w:rsidRPr="00F87B31">
        <w:t>(8), 1451-1460. doi: 10.1007/s00213-014-3787-8</w:t>
      </w:r>
    </w:p>
    <w:p w14:paraId="7A583DF3" w14:textId="45F5ACCF" w:rsidR="003D5147" w:rsidRPr="00F87B31" w:rsidRDefault="003D5147" w:rsidP="003D5147">
      <w:pPr>
        <w:pStyle w:val="EndNoteBibliography"/>
        <w:spacing w:after="0"/>
        <w:ind w:left="720" w:hanging="720"/>
      </w:pPr>
      <w:r w:rsidRPr="00F87B31">
        <w:t xml:space="preserve">Potthast, N., Neuner, F., &amp; Catani, C. (2015). When abuse primes addiction — Automatic activation of alcohol concepts by child maltreatment related cues in emotionally abused alcoholics. </w:t>
      </w:r>
      <w:r w:rsidRPr="00F87B31">
        <w:rPr>
          <w:i/>
        </w:rPr>
        <w:t>Addictive Behaviors, 48</w:t>
      </w:r>
      <w:r w:rsidRPr="00F87B31">
        <w:t xml:space="preserve">, 62-70. doi: </w:t>
      </w:r>
      <w:hyperlink r:id="rId19" w:history="1">
        <w:r w:rsidRPr="00F87B31">
          <w:rPr>
            <w:rStyle w:val="Hyperlink"/>
            <w:color w:val="auto"/>
          </w:rPr>
          <w:t>http://dx.doi.org/10.1016/j.addbeh.2015.05.004</w:t>
        </w:r>
      </w:hyperlink>
    </w:p>
    <w:p w14:paraId="7AF3DB19" w14:textId="77777777" w:rsidR="003D5147" w:rsidRPr="00F87B31" w:rsidRDefault="003D5147" w:rsidP="003D5147">
      <w:pPr>
        <w:pStyle w:val="EndNoteBibliography"/>
        <w:spacing w:after="0"/>
        <w:ind w:left="720" w:hanging="720"/>
      </w:pPr>
      <w:r w:rsidRPr="00F87B31">
        <w:t xml:space="preserve">Pratt, W. M., &amp; Davidson, D. (2009). Role of the HPA axis and the A118G polymorphism of the μ-opioid receptor in stress-induced drinking behavior. </w:t>
      </w:r>
      <w:r w:rsidRPr="00F87B31">
        <w:rPr>
          <w:i/>
        </w:rPr>
        <w:t>Alcohol and Alcoholism, 44</w:t>
      </w:r>
      <w:r w:rsidRPr="00F87B31">
        <w:t>(4), 358-365. doi: 10.1093/alcalc/agp007</w:t>
      </w:r>
    </w:p>
    <w:p w14:paraId="5B860F00" w14:textId="77777777" w:rsidR="003D5147" w:rsidRPr="00F87B31" w:rsidRDefault="003D5147" w:rsidP="003D5147">
      <w:pPr>
        <w:pStyle w:val="EndNoteBibliography"/>
        <w:spacing w:after="0"/>
        <w:ind w:left="720" w:hanging="720"/>
      </w:pPr>
      <w:r w:rsidRPr="00F87B31">
        <w:t xml:space="preserve">Rose, A. K., Brown, K., Field, M., &amp; Hogarth, L. (2013). The contributions of value-based decision-making and attentional bias to alcohol-seeking following devaluation. </w:t>
      </w:r>
      <w:r w:rsidRPr="00F87B31">
        <w:rPr>
          <w:i/>
        </w:rPr>
        <w:t>Addiction, 108</w:t>
      </w:r>
      <w:r w:rsidRPr="00F87B31">
        <w:t>(7), 1241-1249. doi: 10.1111/add.12152</w:t>
      </w:r>
    </w:p>
    <w:p w14:paraId="29BDECDF" w14:textId="5DA58834" w:rsidR="003D5147" w:rsidRPr="00F87B31" w:rsidRDefault="003D5147" w:rsidP="003D5147">
      <w:pPr>
        <w:pStyle w:val="EndNoteBibliography"/>
        <w:spacing w:after="0"/>
        <w:ind w:left="720" w:hanging="720"/>
      </w:pPr>
      <w:r w:rsidRPr="00F87B31">
        <w:t xml:space="preserve">Rousseau, G. S., Irons, J. G., &amp; Correia, C. J. (2011). The reinforcing value of alcohol in a drinking to cope paradigm. </w:t>
      </w:r>
      <w:r w:rsidRPr="00F87B31">
        <w:rPr>
          <w:i/>
        </w:rPr>
        <w:t>Drug and Alcohol Dependence, 118</w:t>
      </w:r>
      <w:r w:rsidRPr="00F87B31">
        <w:t xml:space="preserve">(1), 1-4. doi: </w:t>
      </w:r>
      <w:hyperlink r:id="rId20" w:history="1">
        <w:r w:rsidRPr="00F87B31">
          <w:rPr>
            <w:rStyle w:val="Hyperlink"/>
            <w:color w:val="auto"/>
          </w:rPr>
          <w:t>http://dx.doi.org/10.1016/j.drugalcdep.2011.02.010</w:t>
        </w:r>
      </w:hyperlink>
    </w:p>
    <w:p w14:paraId="26047DD9" w14:textId="77777777" w:rsidR="003D5147" w:rsidRPr="00F87B31" w:rsidRDefault="003D5147" w:rsidP="003D5147">
      <w:pPr>
        <w:pStyle w:val="EndNoteBibliography"/>
        <w:spacing w:after="0"/>
        <w:ind w:left="720" w:hanging="720"/>
      </w:pPr>
      <w:r w:rsidRPr="00F87B31">
        <w:t xml:space="preserve">Rubonis, A. V., Colby, S. M., Monti, P. M., Rohsenow, D. J., Gulliver, S. B., &amp; Sirota, A. D. (1994). Alcohol cue reactivity and mood induction in male and female alcoholics. </w:t>
      </w:r>
      <w:r w:rsidRPr="00F87B31">
        <w:rPr>
          <w:i/>
        </w:rPr>
        <w:t>Journal of Studies on Alcohol, 55</w:t>
      </w:r>
      <w:r w:rsidRPr="00F87B31">
        <w:t xml:space="preserve">(4), 487-494. </w:t>
      </w:r>
    </w:p>
    <w:p w14:paraId="1C159CEF" w14:textId="77777777" w:rsidR="003D5147" w:rsidRPr="00F87B31" w:rsidRDefault="003D5147" w:rsidP="003D5147">
      <w:pPr>
        <w:pStyle w:val="EndNoteBibliography"/>
        <w:spacing w:after="0"/>
        <w:ind w:left="720" w:hanging="720"/>
      </w:pPr>
      <w:r w:rsidRPr="00F87B31">
        <w:t xml:space="preserve">Sinha, R., Fox, H. C., Hong, K., Hansen, J., Tuit, K., &amp; Kreek, M. (2011). Effects of adrenal sensitivity, stress- and cue-induced craving, and anxiety on subsequent alcohol relapse and treatment outcomes. </w:t>
      </w:r>
      <w:r w:rsidRPr="00F87B31">
        <w:rPr>
          <w:i/>
        </w:rPr>
        <w:t>Archives of General Psychiatry, 68</w:t>
      </w:r>
      <w:r w:rsidRPr="00F87B31">
        <w:t>(9), 942-952. doi: 10.1001/archgenpsychiatry.2011.49</w:t>
      </w:r>
    </w:p>
    <w:p w14:paraId="68B14B5C" w14:textId="77777777" w:rsidR="003D5147" w:rsidRPr="00F87B31" w:rsidRDefault="003D5147" w:rsidP="003D5147">
      <w:pPr>
        <w:pStyle w:val="EndNoteBibliography"/>
        <w:spacing w:after="0"/>
        <w:ind w:left="720" w:hanging="720"/>
      </w:pPr>
      <w:r w:rsidRPr="00F87B31">
        <w:t xml:space="preserve">Stoops, W. W., Poole, M. M., Vansickel, A. R., &amp; Rush, C. R. (2011). Influence of escalating alternative reinforcer values on cigarette choice. </w:t>
      </w:r>
      <w:r w:rsidRPr="00F87B31">
        <w:rPr>
          <w:i/>
        </w:rPr>
        <w:t>Behavioural Processes, 87</w:t>
      </w:r>
      <w:r w:rsidRPr="00F87B31">
        <w:t>(3), 302-305. doi: 10.1016/j.beproc.2011.05.002</w:t>
      </w:r>
    </w:p>
    <w:p w14:paraId="7A4132AA" w14:textId="0FA61F44" w:rsidR="003D5147" w:rsidRPr="00F87B31" w:rsidRDefault="003D5147" w:rsidP="003D5147">
      <w:pPr>
        <w:pStyle w:val="EndNoteBibliography"/>
        <w:spacing w:after="0"/>
        <w:ind w:left="720" w:hanging="720"/>
      </w:pPr>
      <w:r w:rsidRPr="00F87B31">
        <w:t xml:space="preserve">Strowig, A. B. (2000). Relapse determinants reported by men treated for alcohol addiction. </w:t>
      </w:r>
      <w:r w:rsidRPr="00F87B31">
        <w:rPr>
          <w:i/>
        </w:rPr>
        <w:t>Journal of Substance Abuse Treatment, 19</w:t>
      </w:r>
      <w:r w:rsidRPr="00F87B31">
        <w:t xml:space="preserve">(4), 469-474. doi: </w:t>
      </w:r>
      <w:hyperlink r:id="rId21" w:history="1">
        <w:r w:rsidRPr="00F87B31">
          <w:rPr>
            <w:rStyle w:val="Hyperlink"/>
            <w:color w:val="auto"/>
          </w:rPr>
          <w:t>http://dx.doi.org/10.1016/S0740-5472(00)00122-7</w:t>
        </w:r>
      </w:hyperlink>
    </w:p>
    <w:p w14:paraId="1BEE1E19" w14:textId="77777777" w:rsidR="003D5147" w:rsidRPr="00F87B31" w:rsidRDefault="003D5147" w:rsidP="003D5147">
      <w:pPr>
        <w:pStyle w:val="EndNoteBibliography"/>
        <w:spacing w:after="0"/>
        <w:ind w:left="720" w:hanging="720"/>
      </w:pPr>
      <w:r w:rsidRPr="00F87B31">
        <w:t xml:space="preserve">Velten, E. (1968). A laboratory task for induction of mood states. </w:t>
      </w:r>
      <w:r w:rsidRPr="00F87B31">
        <w:rPr>
          <w:i/>
        </w:rPr>
        <w:t>Behaviour Research and Therapy, 6</w:t>
      </w:r>
      <w:r w:rsidRPr="00F87B31">
        <w:t>(4), 473-482. doi: 10.1016/0005-7967(68)90028-4</w:t>
      </w:r>
    </w:p>
    <w:p w14:paraId="38E39D9D" w14:textId="77777777" w:rsidR="003D5147" w:rsidRPr="00F87B31" w:rsidRDefault="003D5147" w:rsidP="003D5147">
      <w:pPr>
        <w:pStyle w:val="EndNoteBibliography"/>
        <w:spacing w:after="0"/>
        <w:ind w:left="720" w:hanging="720"/>
      </w:pPr>
      <w:r w:rsidRPr="00F87B31">
        <w:t xml:space="preserve">Willner, P., Field, M., Pitts, K., &amp; Reeve, G. (1998). Mood, cue and gender influences on motivation, craving and liking for alcohol in recreational drinkers. </w:t>
      </w:r>
      <w:r w:rsidRPr="00F87B31">
        <w:rPr>
          <w:i/>
        </w:rPr>
        <w:t>Behavioural Pharmacology, 9</w:t>
      </w:r>
      <w:r w:rsidRPr="00F87B31">
        <w:t xml:space="preserve">(7), 631-642. </w:t>
      </w:r>
    </w:p>
    <w:p w14:paraId="46D7546F" w14:textId="77777777" w:rsidR="003D5147" w:rsidRPr="00F87B31" w:rsidRDefault="003D5147" w:rsidP="003D5147">
      <w:pPr>
        <w:pStyle w:val="EndNoteBibliography"/>
        <w:spacing w:after="0"/>
        <w:ind w:left="720" w:hanging="720"/>
      </w:pPr>
      <w:r w:rsidRPr="00F87B31">
        <w:lastRenderedPageBreak/>
        <w:t xml:space="preserve">Willner, P., &amp; Jones, C. (1996). Effects of mood manipulation on subjective and behavioural measures of cigarette craving. </w:t>
      </w:r>
      <w:r w:rsidRPr="00F87B31">
        <w:rPr>
          <w:i/>
        </w:rPr>
        <w:t>Behavioural Pharmacology, 7</w:t>
      </w:r>
      <w:r w:rsidRPr="00F87B31">
        <w:t xml:space="preserve">(4), 355-363. </w:t>
      </w:r>
    </w:p>
    <w:p w14:paraId="54E684BF" w14:textId="034DC0FE" w:rsidR="003D5147" w:rsidRPr="00F87B31" w:rsidRDefault="003D5147" w:rsidP="003D5147">
      <w:pPr>
        <w:pStyle w:val="EndNoteBibliography"/>
        <w:spacing w:after="0"/>
        <w:ind w:left="720" w:hanging="720"/>
      </w:pPr>
      <w:r w:rsidRPr="00F87B31">
        <w:t xml:space="preserve">Woud, M. L., Becker, E. S., Rinck, M., &amp; Salemink, E. (2015). The relationship between drinking motives and alcohol-related interpretation biases. </w:t>
      </w:r>
      <w:r w:rsidRPr="00F87B31">
        <w:rPr>
          <w:i/>
        </w:rPr>
        <w:t>Journal of Behavior Therapy and Experimental Psychiatry, 47</w:t>
      </w:r>
      <w:r w:rsidRPr="00F87B31">
        <w:t xml:space="preserve">, 102-110. doi: </w:t>
      </w:r>
      <w:hyperlink r:id="rId22" w:history="1">
        <w:r w:rsidRPr="00F87B31">
          <w:rPr>
            <w:rStyle w:val="Hyperlink"/>
            <w:color w:val="auto"/>
          </w:rPr>
          <w:t>http://dx.doi.org/10.1016/j.jbtep.2014.11.012</w:t>
        </w:r>
      </w:hyperlink>
    </w:p>
    <w:p w14:paraId="45C264D5" w14:textId="77777777" w:rsidR="003D5147" w:rsidRPr="00F87B31" w:rsidRDefault="003D5147" w:rsidP="003D5147">
      <w:pPr>
        <w:pStyle w:val="EndNoteBibliography"/>
        <w:spacing w:after="0"/>
        <w:ind w:left="720" w:hanging="720"/>
      </w:pPr>
      <w:r w:rsidRPr="00F87B31">
        <w:t xml:space="preserve">Zack, M., Poulos, C. X., Fragopoulos, F., &amp; MacLeod, C. M. (2003). Effects of negative and positive mood phrases on priming of alcohol words in young drinkers with high and low anxiety sensitivity. </w:t>
      </w:r>
      <w:r w:rsidRPr="00F87B31">
        <w:rPr>
          <w:i/>
        </w:rPr>
        <w:t>Experimental and Clinical Psychopharmacology, 11</w:t>
      </w:r>
      <w:r w:rsidRPr="00F87B31">
        <w:t>(2), 176-185. doi: 10.1037/1064-1297.11.2.176</w:t>
      </w:r>
    </w:p>
    <w:p w14:paraId="7646F7B5" w14:textId="77B58082" w:rsidR="003D5147" w:rsidRPr="00F87B31" w:rsidRDefault="003D5147" w:rsidP="003D5147">
      <w:pPr>
        <w:pStyle w:val="EndNoteBibliography"/>
        <w:spacing w:after="0"/>
        <w:ind w:left="720" w:hanging="720"/>
      </w:pPr>
      <w:r w:rsidRPr="00F87B31">
        <w:t xml:space="preserve">Zack, M., Poulos, C. X., Fragopoulos, F., Woodford, T. M., &amp; MacLeod, C. M. (2006). Negative affect words prime beer consumption in young drinkers. </w:t>
      </w:r>
      <w:r w:rsidRPr="00F87B31">
        <w:rPr>
          <w:i/>
        </w:rPr>
        <w:t>Addictive Behaviors, 31</w:t>
      </w:r>
      <w:r w:rsidRPr="00F87B31">
        <w:t xml:space="preserve">(1), 169-173. doi: </w:t>
      </w:r>
      <w:hyperlink r:id="rId23" w:history="1">
        <w:r w:rsidRPr="00F87B31">
          <w:rPr>
            <w:rStyle w:val="Hyperlink"/>
            <w:color w:val="auto"/>
          </w:rPr>
          <w:t>http://dx.doi.org/10.1016/j.addbeh.2005.04.016</w:t>
        </w:r>
      </w:hyperlink>
    </w:p>
    <w:p w14:paraId="537AC0FC" w14:textId="77777777" w:rsidR="003D5147" w:rsidRPr="00F87B31" w:rsidRDefault="003D5147" w:rsidP="003D5147">
      <w:pPr>
        <w:pStyle w:val="EndNoteBibliography"/>
        <w:spacing w:after="0"/>
        <w:ind w:left="720" w:hanging="720"/>
      </w:pPr>
      <w:r w:rsidRPr="00F87B31">
        <w:t xml:space="preserve">Zack, M., Toneatto, T., &amp; MacLeod, C. M. (1999). Implicit activation of alcohol concepts by negative affective cues distinguishes between problem drinkers with high and low psychiatric distress. </w:t>
      </w:r>
      <w:r w:rsidRPr="00F87B31">
        <w:rPr>
          <w:i/>
        </w:rPr>
        <w:t>Journal of Abnormal Psychology, 108</w:t>
      </w:r>
      <w:r w:rsidRPr="00F87B31">
        <w:t>(3), 518-531. doi: 10.1037/0021-843X.108.3.518</w:t>
      </w:r>
    </w:p>
    <w:p w14:paraId="4F0AC7FD" w14:textId="77777777" w:rsidR="003D5147" w:rsidRPr="00F87B31" w:rsidRDefault="003D5147" w:rsidP="003D5147">
      <w:pPr>
        <w:pStyle w:val="EndNoteBibliography"/>
        <w:spacing w:after="0"/>
        <w:ind w:left="720" w:hanging="720"/>
      </w:pPr>
      <w:r w:rsidRPr="00F87B31">
        <w:t xml:space="preserve">Zhang, X., Yu, H. W., &amp; Barrett, L. F. (2014). How does this make you feel? A comparison of four affect induction procedures. </w:t>
      </w:r>
      <w:r w:rsidRPr="00F87B31">
        <w:rPr>
          <w:i/>
        </w:rPr>
        <w:t>Frontiers in Psychology, 5</w:t>
      </w:r>
      <w:r w:rsidRPr="00F87B31">
        <w:t>, 689. doi: 10.3389/fpsyg.2014.00689</w:t>
      </w:r>
    </w:p>
    <w:p w14:paraId="1432B55B" w14:textId="77777777" w:rsidR="003D5147" w:rsidRPr="00F87B31" w:rsidRDefault="003D5147" w:rsidP="003D5147">
      <w:pPr>
        <w:pStyle w:val="EndNoteBibliography"/>
        <w:ind w:left="720" w:hanging="720"/>
      </w:pPr>
      <w:r w:rsidRPr="00F87B31">
        <w:t xml:space="preserve">Zywiak, W. H., Connors, G. J., Maisto, S. A., &amp; Westerberg, V. S. (1996). Relapse research and the Reasons for Drinking Questionnaire: a factor analysis of Marlatt's relapse taxonomy. </w:t>
      </w:r>
      <w:r w:rsidRPr="00F87B31">
        <w:rPr>
          <w:i/>
        </w:rPr>
        <w:t>Addiction, 91</w:t>
      </w:r>
      <w:r w:rsidRPr="00F87B31">
        <w:t>(12s1), 121-130. doi: 10.1046/j.1360-0443.91.12s1.2.x</w:t>
      </w:r>
    </w:p>
    <w:p w14:paraId="613930CA" w14:textId="77777777" w:rsidR="00F87B31" w:rsidRDefault="0091149A" w:rsidP="00DC2D8B">
      <w:pPr>
        <w:pStyle w:val="Heading2"/>
      </w:pPr>
      <w:r w:rsidRPr="00F87B31">
        <w:fldChar w:fldCharType="end"/>
      </w:r>
    </w:p>
    <w:p w14:paraId="3FFAE082" w14:textId="77777777" w:rsidR="00F87B31" w:rsidRDefault="00F87B31">
      <w:pPr>
        <w:spacing w:after="160" w:line="259" w:lineRule="auto"/>
        <w:jc w:val="left"/>
        <w:rPr>
          <w:rFonts w:eastAsia="Times New Roman" w:cs="Times New Roman"/>
          <w:b/>
          <w:lang w:eastAsia="en-GB"/>
        </w:rPr>
      </w:pPr>
      <w:r>
        <w:br w:type="page"/>
      </w:r>
    </w:p>
    <w:p w14:paraId="3CDC0F19" w14:textId="6A1197D6" w:rsidR="006107F1" w:rsidRPr="00F87B31" w:rsidRDefault="00DC2D8B" w:rsidP="00DC2D8B">
      <w:pPr>
        <w:pStyle w:val="Heading2"/>
      </w:pPr>
      <w:r w:rsidRPr="00F87B31">
        <w:lastRenderedPageBreak/>
        <w:t xml:space="preserve"> </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528"/>
        <w:gridCol w:w="1973"/>
        <w:gridCol w:w="1941"/>
        <w:gridCol w:w="520"/>
      </w:tblGrid>
      <w:tr w:rsidR="00F87B31" w:rsidRPr="00F87B31" w14:paraId="39C3280A" w14:textId="77777777" w:rsidTr="004D4A47">
        <w:trPr>
          <w:jc w:val="center"/>
        </w:trPr>
        <w:tc>
          <w:tcPr>
            <w:tcW w:w="0" w:type="auto"/>
            <w:tcBorders>
              <w:left w:val="nil"/>
              <w:bottom w:val="single" w:sz="8" w:space="0" w:color="auto"/>
              <w:right w:val="nil"/>
            </w:tcBorders>
          </w:tcPr>
          <w:p w14:paraId="2C7707F9" w14:textId="6E70644D" w:rsidR="00F87B31" w:rsidRPr="00F87B31" w:rsidRDefault="006107F1" w:rsidP="004D4A47">
            <w:pPr>
              <w:spacing w:after="0" w:line="240" w:lineRule="auto"/>
            </w:pPr>
            <w:r w:rsidRPr="00F87B31">
              <w:br w:type="page"/>
            </w:r>
            <w:r w:rsidR="00F87B31">
              <w:br w:type="page"/>
            </w:r>
            <w:r w:rsidR="00F87B31" w:rsidRPr="00F87B31">
              <w:br w:type="page"/>
            </w:r>
            <w:r w:rsidR="00F87B31" w:rsidRPr="00F87B31">
              <w:br w:type="page"/>
            </w:r>
          </w:p>
        </w:tc>
        <w:tc>
          <w:tcPr>
            <w:tcW w:w="0" w:type="auto"/>
            <w:gridSpan w:val="2"/>
            <w:tcBorders>
              <w:left w:val="nil"/>
              <w:bottom w:val="single" w:sz="8" w:space="0" w:color="auto"/>
              <w:right w:val="nil"/>
            </w:tcBorders>
          </w:tcPr>
          <w:p w14:paraId="6D79AF86" w14:textId="77777777" w:rsidR="00F87B31" w:rsidRPr="00F87B31" w:rsidRDefault="00F87B31" w:rsidP="004D4A47">
            <w:pPr>
              <w:spacing w:after="0" w:line="240" w:lineRule="auto"/>
              <w:jc w:val="center"/>
            </w:pPr>
            <w:r w:rsidRPr="00F87B31">
              <w:t>Group</w:t>
            </w:r>
          </w:p>
        </w:tc>
        <w:tc>
          <w:tcPr>
            <w:tcW w:w="0" w:type="auto"/>
            <w:tcBorders>
              <w:left w:val="nil"/>
              <w:bottom w:val="single" w:sz="8" w:space="0" w:color="auto"/>
              <w:right w:val="nil"/>
            </w:tcBorders>
          </w:tcPr>
          <w:p w14:paraId="704FA03D" w14:textId="77777777" w:rsidR="00F87B31" w:rsidRPr="00F87B31" w:rsidRDefault="00F87B31" w:rsidP="004D4A47">
            <w:pPr>
              <w:spacing w:after="0" w:line="240" w:lineRule="auto"/>
            </w:pPr>
          </w:p>
        </w:tc>
      </w:tr>
      <w:tr w:rsidR="00F87B31" w:rsidRPr="00F87B31" w14:paraId="639DE82D" w14:textId="77777777" w:rsidTr="004D4A47">
        <w:trPr>
          <w:jc w:val="center"/>
        </w:trPr>
        <w:tc>
          <w:tcPr>
            <w:tcW w:w="0" w:type="auto"/>
            <w:tcBorders>
              <w:top w:val="single" w:sz="8" w:space="0" w:color="auto"/>
              <w:left w:val="nil"/>
              <w:bottom w:val="single" w:sz="4" w:space="0" w:color="auto"/>
              <w:right w:val="nil"/>
            </w:tcBorders>
          </w:tcPr>
          <w:p w14:paraId="0EE3E66C" w14:textId="77777777" w:rsidR="00F87B31" w:rsidRPr="00F87B31" w:rsidRDefault="00F87B31" w:rsidP="004D4A47">
            <w:pPr>
              <w:spacing w:after="0" w:line="240" w:lineRule="auto"/>
            </w:pPr>
          </w:p>
        </w:tc>
        <w:tc>
          <w:tcPr>
            <w:tcW w:w="0" w:type="auto"/>
            <w:tcBorders>
              <w:top w:val="single" w:sz="8" w:space="0" w:color="auto"/>
              <w:left w:val="nil"/>
              <w:bottom w:val="single" w:sz="4" w:space="0" w:color="auto"/>
              <w:right w:val="nil"/>
            </w:tcBorders>
          </w:tcPr>
          <w:p w14:paraId="580B6818" w14:textId="77777777" w:rsidR="00F87B31" w:rsidRPr="00F87B31" w:rsidRDefault="00F87B31" w:rsidP="004D4A47">
            <w:pPr>
              <w:spacing w:after="0" w:line="240" w:lineRule="auto"/>
            </w:pPr>
            <w:r w:rsidRPr="00F87B31">
              <w:t>Males</w:t>
            </w:r>
          </w:p>
          <w:p w14:paraId="48A536A9" w14:textId="77777777" w:rsidR="00F87B31" w:rsidRPr="00F87B31" w:rsidRDefault="00F87B31" w:rsidP="004D4A47">
            <w:pPr>
              <w:spacing w:after="0" w:line="240" w:lineRule="auto"/>
            </w:pPr>
            <w:r w:rsidRPr="00F87B31">
              <w:t>(n=22)</w:t>
            </w:r>
          </w:p>
          <w:p w14:paraId="052ED85A" w14:textId="77777777" w:rsidR="00F87B31" w:rsidRPr="00F87B31" w:rsidRDefault="00F87B31" w:rsidP="004D4A47">
            <w:pPr>
              <w:spacing w:after="0" w:line="240" w:lineRule="auto"/>
            </w:pPr>
            <w:r w:rsidRPr="00F87B31">
              <w:t>M (SD, range)</w:t>
            </w:r>
          </w:p>
        </w:tc>
        <w:tc>
          <w:tcPr>
            <w:tcW w:w="0" w:type="auto"/>
            <w:tcBorders>
              <w:top w:val="single" w:sz="8" w:space="0" w:color="auto"/>
              <w:left w:val="nil"/>
              <w:bottom w:val="single" w:sz="4" w:space="0" w:color="auto"/>
              <w:right w:val="nil"/>
            </w:tcBorders>
          </w:tcPr>
          <w:p w14:paraId="712E97D6" w14:textId="77777777" w:rsidR="00F87B31" w:rsidRPr="00F87B31" w:rsidRDefault="00F87B31" w:rsidP="004D4A47">
            <w:pPr>
              <w:spacing w:after="0" w:line="240" w:lineRule="auto"/>
            </w:pPr>
            <w:r w:rsidRPr="00F87B31">
              <w:t>Females</w:t>
            </w:r>
          </w:p>
          <w:p w14:paraId="2383CDDA" w14:textId="77777777" w:rsidR="00F87B31" w:rsidRPr="00F87B31" w:rsidRDefault="00F87B31" w:rsidP="004D4A47">
            <w:pPr>
              <w:spacing w:after="0" w:line="240" w:lineRule="auto"/>
            </w:pPr>
            <w:r w:rsidRPr="00F87B31">
              <w:t>(n=26)</w:t>
            </w:r>
          </w:p>
          <w:p w14:paraId="127CE742" w14:textId="77777777" w:rsidR="00F87B31" w:rsidRPr="00F87B31" w:rsidRDefault="00F87B31" w:rsidP="004D4A47">
            <w:pPr>
              <w:spacing w:after="0" w:line="240" w:lineRule="auto"/>
            </w:pPr>
            <w:r w:rsidRPr="00F87B31">
              <w:t>M (SD, range)</w:t>
            </w:r>
          </w:p>
        </w:tc>
        <w:tc>
          <w:tcPr>
            <w:tcW w:w="0" w:type="auto"/>
            <w:tcBorders>
              <w:top w:val="single" w:sz="8" w:space="0" w:color="auto"/>
              <w:left w:val="nil"/>
              <w:bottom w:val="single" w:sz="4" w:space="0" w:color="auto"/>
              <w:right w:val="nil"/>
            </w:tcBorders>
          </w:tcPr>
          <w:p w14:paraId="5CC09841" w14:textId="77777777" w:rsidR="00F87B31" w:rsidRPr="00F87B31" w:rsidRDefault="00F87B31" w:rsidP="004D4A47">
            <w:pPr>
              <w:spacing w:after="0" w:line="240" w:lineRule="auto"/>
              <w:rPr>
                <w:i/>
              </w:rPr>
            </w:pPr>
            <w:r w:rsidRPr="00F87B31">
              <w:rPr>
                <w:i/>
              </w:rPr>
              <w:t>p</w:t>
            </w:r>
          </w:p>
        </w:tc>
      </w:tr>
      <w:tr w:rsidR="00F87B31" w:rsidRPr="00F87B31" w14:paraId="43787285"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3BE0FC23" w14:textId="77777777" w:rsidR="00F87B31" w:rsidRPr="00F87B31" w:rsidRDefault="00F87B31" w:rsidP="004D4A47">
            <w:pPr>
              <w:spacing w:after="0" w:line="240" w:lineRule="auto"/>
              <w:jc w:val="left"/>
            </w:pPr>
            <w:r w:rsidRPr="00F87B31">
              <w:t>Age</w:t>
            </w:r>
          </w:p>
        </w:tc>
        <w:tc>
          <w:tcPr>
            <w:tcW w:w="0" w:type="auto"/>
            <w:tcBorders>
              <w:top w:val="single" w:sz="4" w:space="0" w:color="auto"/>
              <w:left w:val="single" w:sz="4" w:space="0" w:color="auto"/>
              <w:bottom w:val="single" w:sz="4" w:space="0" w:color="auto"/>
              <w:right w:val="single" w:sz="4" w:space="0" w:color="auto"/>
            </w:tcBorders>
            <w:vAlign w:val="center"/>
          </w:tcPr>
          <w:p w14:paraId="413592DF" w14:textId="77777777" w:rsidR="00F87B31" w:rsidRPr="00F87B31" w:rsidRDefault="00F87B31" w:rsidP="004D4A47">
            <w:pPr>
              <w:spacing w:after="0" w:line="240" w:lineRule="auto"/>
              <w:jc w:val="left"/>
            </w:pPr>
            <w:r w:rsidRPr="00F87B31">
              <w:t>28.8 (10.7, 19-</w:t>
            </w:r>
            <w:r w:rsidRPr="00F87B31">
              <w:tab/>
              <w:t>63)</w:t>
            </w:r>
          </w:p>
        </w:tc>
        <w:tc>
          <w:tcPr>
            <w:tcW w:w="0" w:type="auto"/>
            <w:tcBorders>
              <w:top w:val="single" w:sz="4" w:space="0" w:color="auto"/>
              <w:left w:val="single" w:sz="4" w:space="0" w:color="auto"/>
              <w:bottom w:val="single" w:sz="4" w:space="0" w:color="auto"/>
              <w:right w:val="single" w:sz="4" w:space="0" w:color="auto"/>
            </w:tcBorders>
            <w:vAlign w:val="center"/>
          </w:tcPr>
          <w:p w14:paraId="3F504BC7" w14:textId="77777777" w:rsidR="00F87B31" w:rsidRPr="00F87B31" w:rsidRDefault="00F87B31" w:rsidP="004D4A47">
            <w:pPr>
              <w:spacing w:after="0" w:line="240" w:lineRule="auto"/>
              <w:jc w:val="left"/>
            </w:pPr>
            <w:r w:rsidRPr="00F87B31">
              <w:t>25.2 (10.0, 19-51)</w:t>
            </w:r>
          </w:p>
        </w:tc>
        <w:tc>
          <w:tcPr>
            <w:tcW w:w="0" w:type="auto"/>
            <w:tcBorders>
              <w:top w:val="single" w:sz="4" w:space="0" w:color="auto"/>
              <w:left w:val="single" w:sz="4" w:space="0" w:color="auto"/>
              <w:bottom w:val="single" w:sz="4" w:space="0" w:color="auto"/>
              <w:right w:val="single" w:sz="4" w:space="0" w:color="auto"/>
            </w:tcBorders>
            <w:vAlign w:val="center"/>
          </w:tcPr>
          <w:p w14:paraId="0677F82C" w14:textId="77777777" w:rsidR="00F87B31" w:rsidRPr="00F87B31" w:rsidRDefault="00F87B31" w:rsidP="004D4A47">
            <w:pPr>
              <w:autoSpaceDE w:val="0"/>
              <w:autoSpaceDN w:val="0"/>
              <w:adjustRightInd w:val="0"/>
              <w:spacing w:after="0" w:line="240" w:lineRule="auto"/>
              <w:jc w:val="left"/>
            </w:pPr>
            <w:r w:rsidRPr="00F87B31">
              <w:t>.23</w:t>
            </w:r>
          </w:p>
        </w:tc>
      </w:tr>
      <w:tr w:rsidR="00F87B31" w:rsidRPr="00F87B31" w14:paraId="25593972"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7ECE3D8B" w14:textId="77777777" w:rsidR="00F87B31" w:rsidRPr="00F87B31" w:rsidRDefault="00F87B31" w:rsidP="004D4A47">
            <w:pPr>
              <w:autoSpaceDE w:val="0"/>
              <w:autoSpaceDN w:val="0"/>
              <w:adjustRightInd w:val="0"/>
              <w:spacing w:after="0" w:line="240" w:lineRule="auto"/>
              <w:jc w:val="left"/>
            </w:pPr>
            <w:r w:rsidRPr="00F87B31">
              <w:t>Breath alcohol (mg/l)</w:t>
            </w:r>
          </w:p>
        </w:tc>
        <w:tc>
          <w:tcPr>
            <w:tcW w:w="0" w:type="auto"/>
            <w:tcBorders>
              <w:top w:val="single" w:sz="4" w:space="0" w:color="auto"/>
              <w:left w:val="single" w:sz="4" w:space="0" w:color="auto"/>
              <w:bottom w:val="single" w:sz="4" w:space="0" w:color="auto"/>
              <w:right w:val="single" w:sz="4" w:space="0" w:color="auto"/>
            </w:tcBorders>
            <w:vAlign w:val="center"/>
          </w:tcPr>
          <w:p w14:paraId="491BE68C" w14:textId="77777777" w:rsidR="00F87B31" w:rsidRPr="00F87B31" w:rsidRDefault="00F87B31" w:rsidP="004D4A47">
            <w:pPr>
              <w:spacing w:after="0" w:line="240" w:lineRule="auto"/>
              <w:jc w:val="left"/>
            </w:pPr>
            <w:r w:rsidRPr="00F87B31">
              <w:t>0 (0, 0-0)</w:t>
            </w:r>
          </w:p>
        </w:tc>
        <w:tc>
          <w:tcPr>
            <w:tcW w:w="0" w:type="auto"/>
            <w:tcBorders>
              <w:top w:val="single" w:sz="4" w:space="0" w:color="auto"/>
              <w:left w:val="single" w:sz="4" w:space="0" w:color="auto"/>
              <w:bottom w:val="single" w:sz="4" w:space="0" w:color="auto"/>
              <w:right w:val="single" w:sz="4" w:space="0" w:color="auto"/>
            </w:tcBorders>
            <w:vAlign w:val="center"/>
          </w:tcPr>
          <w:p w14:paraId="4E6855A9" w14:textId="77777777" w:rsidR="00F87B31" w:rsidRPr="00F87B31" w:rsidRDefault="00F87B31" w:rsidP="004D4A47">
            <w:pPr>
              <w:spacing w:after="0" w:line="240" w:lineRule="auto"/>
              <w:jc w:val="left"/>
            </w:pPr>
            <w:r w:rsidRPr="00F87B31">
              <w:t>0 (.1, 0-.3)</w:t>
            </w:r>
          </w:p>
        </w:tc>
        <w:tc>
          <w:tcPr>
            <w:tcW w:w="0" w:type="auto"/>
            <w:tcBorders>
              <w:top w:val="single" w:sz="4" w:space="0" w:color="auto"/>
              <w:left w:val="single" w:sz="4" w:space="0" w:color="auto"/>
              <w:bottom w:val="single" w:sz="4" w:space="0" w:color="auto"/>
              <w:right w:val="single" w:sz="4" w:space="0" w:color="auto"/>
            </w:tcBorders>
            <w:vAlign w:val="center"/>
          </w:tcPr>
          <w:p w14:paraId="13AB1534" w14:textId="77777777" w:rsidR="00F87B31" w:rsidRPr="00F87B31" w:rsidRDefault="00F87B31" w:rsidP="004D4A47">
            <w:pPr>
              <w:autoSpaceDE w:val="0"/>
              <w:autoSpaceDN w:val="0"/>
              <w:adjustRightInd w:val="0"/>
              <w:spacing w:after="0" w:line="240" w:lineRule="auto"/>
              <w:jc w:val="left"/>
            </w:pPr>
            <w:r w:rsidRPr="00F87B31">
              <w:t>.36</w:t>
            </w:r>
          </w:p>
        </w:tc>
      </w:tr>
      <w:tr w:rsidR="00F87B31" w:rsidRPr="00F87B31" w14:paraId="6D14645C"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6AFD7DD0" w14:textId="77777777" w:rsidR="00F87B31" w:rsidRPr="00F87B31" w:rsidRDefault="00F87B31" w:rsidP="004D4A47">
            <w:pPr>
              <w:autoSpaceDE w:val="0"/>
              <w:autoSpaceDN w:val="0"/>
              <w:adjustRightInd w:val="0"/>
              <w:spacing w:after="0" w:line="240" w:lineRule="auto"/>
              <w:jc w:val="left"/>
            </w:pPr>
            <w:r w:rsidRPr="00F87B31">
              <w:t>AUDIT total score</w:t>
            </w:r>
          </w:p>
        </w:tc>
        <w:tc>
          <w:tcPr>
            <w:tcW w:w="0" w:type="auto"/>
            <w:tcBorders>
              <w:top w:val="single" w:sz="4" w:space="0" w:color="auto"/>
              <w:left w:val="single" w:sz="4" w:space="0" w:color="auto"/>
              <w:bottom w:val="single" w:sz="4" w:space="0" w:color="auto"/>
              <w:right w:val="single" w:sz="4" w:space="0" w:color="auto"/>
            </w:tcBorders>
            <w:vAlign w:val="center"/>
          </w:tcPr>
          <w:p w14:paraId="19D085A2" w14:textId="77777777" w:rsidR="00F87B31" w:rsidRPr="00F87B31" w:rsidRDefault="00F87B31" w:rsidP="004D4A47">
            <w:pPr>
              <w:spacing w:after="0" w:line="240" w:lineRule="auto"/>
              <w:jc w:val="left"/>
            </w:pPr>
            <w:r w:rsidRPr="00F87B31">
              <w:t>18.4 (5.7, 8-33)</w:t>
            </w:r>
          </w:p>
        </w:tc>
        <w:tc>
          <w:tcPr>
            <w:tcW w:w="0" w:type="auto"/>
            <w:tcBorders>
              <w:top w:val="single" w:sz="4" w:space="0" w:color="auto"/>
              <w:left w:val="single" w:sz="4" w:space="0" w:color="auto"/>
              <w:bottom w:val="single" w:sz="4" w:space="0" w:color="auto"/>
              <w:right w:val="single" w:sz="4" w:space="0" w:color="auto"/>
            </w:tcBorders>
            <w:vAlign w:val="center"/>
          </w:tcPr>
          <w:p w14:paraId="6FA34F12" w14:textId="77777777" w:rsidR="00F87B31" w:rsidRPr="00F87B31" w:rsidRDefault="00F87B31" w:rsidP="004D4A47">
            <w:pPr>
              <w:spacing w:after="0" w:line="240" w:lineRule="auto"/>
              <w:jc w:val="left"/>
            </w:pPr>
            <w:r w:rsidRPr="00F87B31">
              <w:t>16.8 (4.9, 7-26)</w:t>
            </w:r>
          </w:p>
        </w:tc>
        <w:tc>
          <w:tcPr>
            <w:tcW w:w="0" w:type="auto"/>
            <w:tcBorders>
              <w:top w:val="single" w:sz="4" w:space="0" w:color="auto"/>
              <w:left w:val="single" w:sz="4" w:space="0" w:color="auto"/>
              <w:bottom w:val="single" w:sz="4" w:space="0" w:color="auto"/>
              <w:right w:val="single" w:sz="4" w:space="0" w:color="auto"/>
            </w:tcBorders>
            <w:vAlign w:val="center"/>
          </w:tcPr>
          <w:p w14:paraId="671D60B8" w14:textId="77777777" w:rsidR="00F87B31" w:rsidRPr="00F87B31" w:rsidRDefault="00F87B31" w:rsidP="004D4A47">
            <w:pPr>
              <w:autoSpaceDE w:val="0"/>
              <w:autoSpaceDN w:val="0"/>
              <w:adjustRightInd w:val="0"/>
              <w:spacing w:after="0" w:line="240" w:lineRule="auto"/>
              <w:jc w:val="left"/>
            </w:pPr>
            <w:r w:rsidRPr="00F87B31">
              <w:t>.32</w:t>
            </w:r>
          </w:p>
        </w:tc>
      </w:tr>
      <w:tr w:rsidR="00F87B31" w:rsidRPr="00F87B31" w14:paraId="2DA40D74"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425AFE61" w14:textId="77777777" w:rsidR="00F87B31" w:rsidRPr="00F87B31" w:rsidRDefault="00F87B31" w:rsidP="004D4A47">
            <w:pPr>
              <w:autoSpaceDE w:val="0"/>
              <w:autoSpaceDN w:val="0"/>
              <w:adjustRightInd w:val="0"/>
              <w:spacing w:after="0" w:line="240" w:lineRule="auto"/>
              <w:jc w:val="left"/>
            </w:pPr>
            <w:r w:rsidRPr="00F87B31">
              <w:t>AUDIT Q1</w:t>
            </w:r>
          </w:p>
        </w:tc>
        <w:tc>
          <w:tcPr>
            <w:tcW w:w="0" w:type="auto"/>
            <w:tcBorders>
              <w:top w:val="single" w:sz="4" w:space="0" w:color="auto"/>
              <w:left w:val="single" w:sz="4" w:space="0" w:color="auto"/>
              <w:bottom w:val="single" w:sz="4" w:space="0" w:color="auto"/>
              <w:right w:val="single" w:sz="4" w:space="0" w:color="auto"/>
            </w:tcBorders>
            <w:vAlign w:val="center"/>
          </w:tcPr>
          <w:p w14:paraId="37DDAABA" w14:textId="77777777" w:rsidR="00F87B31" w:rsidRPr="00F87B31" w:rsidRDefault="00F87B31" w:rsidP="004D4A47">
            <w:pPr>
              <w:spacing w:after="0" w:line="240" w:lineRule="auto"/>
              <w:jc w:val="left"/>
            </w:pPr>
            <w:r w:rsidRPr="00F87B31">
              <w:t>3.5 (.6, 2-4)</w:t>
            </w:r>
          </w:p>
        </w:tc>
        <w:tc>
          <w:tcPr>
            <w:tcW w:w="0" w:type="auto"/>
            <w:tcBorders>
              <w:top w:val="single" w:sz="4" w:space="0" w:color="auto"/>
              <w:left w:val="single" w:sz="4" w:space="0" w:color="auto"/>
              <w:bottom w:val="single" w:sz="4" w:space="0" w:color="auto"/>
              <w:right w:val="single" w:sz="4" w:space="0" w:color="auto"/>
            </w:tcBorders>
            <w:vAlign w:val="center"/>
          </w:tcPr>
          <w:p w14:paraId="4DEB7317" w14:textId="77777777" w:rsidR="00F87B31" w:rsidRPr="00F87B31" w:rsidRDefault="00F87B31" w:rsidP="004D4A47">
            <w:pPr>
              <w:spacing w:after="0" w:line="240" w:lineRule="auto"/>
              <w:jc w:val="left"/>
            </w:pPr>
            <w:r w:rsidRPr="00F87B31">
              <w:t>3.2 (.5, 2-4)</w:t>
            </w:r>
          </w:p>
        </w:tc>
        <w:tc>
          <w:tcPr>
            <w:tcW w:w="0" w:type="auto"/>
            <w:tcBorders>
              <w:top w:val="single" w:sz="4" w:space="0" w:color="auto"/>
              <w:left w:val="single" w:sz="4" w:space="0" w:color="auto"/>
              <w:bottom w:val="single" w:sz="4" w:space="0" w:color="auto"/>
              <w:right w:val="single" w:sz="4" w:space="0" w:color="auto"/>
            </w:tcBorders>
            <w:vAlign w:val="center"/>
          </w:tcPr>
          <w:p w14:paraId="5CAB2B2C" w14:textId="77777777" w:rsidR="00F87B31" w:rsidRPr="00F87B31" w:rsidRDefault="00F87B31" w:rsidP="004D4A47">
            <w:pPr>
              <w:autoSpaceDE w:val="0"/>
              <w:autoSpaceDN w:val="0"/>
              <w:adjustRightInd w:val="0"/>
              <w:spacing w:after="0" w:line="240" w:lineRule="auto"/>
              <w:jc w:val="left"/>
            </w:pPr>
            <w:r w:rsidRPr="00F87B31">
              <w:t>.17</w:t>
            </w:r>
          </w:p>
        </w:tc>
      </w:tr>
      <w:tr w:rsidR="00F87B31" w:rsidRPr="00F87B31" w14:paraId="630AB98E"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09A4E626" w14:textId="77777777" w:rsidR="00F87B31" w:rsidRPr="00F87B31" w:rsidRDefault="00F87B31" w:rsidP="004D4A47">
            <w:pPr>
              <w:autoSpaceDE w:val="0"/>
              <w:autoSpaceDN w:val="0"/>
              <w:adjustRightInd w:val="0"/>
              <w:spacing w:after="0" w:line="240" w:lineRule="auto"/>
              <w:jc w:val="left"/>
            </w:pPr>
            <w:r w:rsidRPr="00F87B31">
              <w:t>AUDIT Q2</w:t>
            </w:r>
          </w:p>
        </w:tc>
        <w:tc>
          <w:tcPr>
            <w:tcW w:w="0" w:type="auto"/>
            <w:tcBorders>
              <w:top w:val="single" w:sz="4" w:space="0" w:color="auto"/>
              <w:left w:val="single" w:sz="4" w:space="0" w:color="auto"/>
              <w:bottom w:val="single" w:sz="4" w:space="0" w:color="auto"/>
              <w:right w:val="single" w:sz="4" w:space="0" w:color="auto"/>
            </w:tcBorders>
            <w:vAlign w:val="center"/>
          </w:tcPr>
          <w:p w14:paraId="161DEC77" w14:textId="77777777" w:rsidR="00F87B31" w:rsidRPr="00F87B31" w:rsidRDefault="00F87B31" w:rsidP="004D4A47">
            <w:pPr>
              <w:spacing w:after="0" w:line="240" w:lineRule="auto"/>
              <w:jc w:val="left"/>
            </w:pPr>
            <w:r w:rsidRPr="00F87B31">
              <w:t>2.2 (1.2, 0-4)</w:t>
            </w:r>
          </w:p>
        </w:tc>
        <w:tc>
          <w:tcPr>
            <w:tcW w:w="0" w:type="auto"/>
            <w:tcBorders>
              <w:top w:val="single" w:sz="4" w:space="0" w:color="auto"/>
              <w:left w:val="single" w:sz="4" w:space="0" w:color="auto"/>
              <w:bottom w:val="single" w:sz="4" w:space="0" w:color="auto"/>
              <w:right w:val="single" w:sz="4" w:space="0" w:color="auto"/>
            </w:tcBorders>
            <w:vAlign w:val="center"/>
          </w:tcPr>
          <w:p w14:paraId="15054E9A" w14:textId="77777777" w:rsidR="00F87B31" w:rsidRPr="00F87B31" w:rsidRDefault="00F87B31" w:rsidP="004D4A47">
            <w:pPr>
              <w:spacing w:after="0" w:line="240" w:lineRule="auto"/>
              <w:jc w:val="left"/>
            </w:pPr>
            <w:r w:rsidRPr="00F87B31">
              <w:t>2.0 (.8, 1-3)</w:t>
            </w:r>
          </w:p>
        </w:tc>
        <w:tc>
          <w:tcPr>
            <w:tcW w:w="0" w:type="auto"/>
            <w:tcBorders>
              <w:top w:val="single" w:sz="4" w:space="0" w:color="auto"/>
              <w:left w:val="single" w:sz="4" w:space="0" w:color="auto"/>
              <w:bottom w:val="single" w:sz="4" w:space="0" w:color="auto"/>
              <w:right w:val="single" w:sz="4" w:space="0" w:color="auto"/>
            </w:tcBorders>
            <w:vAlign w:val="center"/>
          </w:tcPr>
          <w:p w14:paraId="07A5145C" w14:textId="77777777" w:rsidR="00F87B31" w:rsidRPr="00F87B31" w:rsidRDefault="00F87B31" w:rsidP="004D4A47">
            <w:pPr>
              <w:autoSpaceDE w:val="0"/>
              <w:autoSpaceDN w:val="0"/>
              <w:adjustRightInd w:val="0"/>
              <w:spacing w:after="0" w:line="240" w:lineRule="auto"/>
              <w:jc w:val="left"/>
            </w:pPr>
            <w:r w:rsidRPr="00F87B31">
              <w:t>.43</w:t>
            </w:r>
          </w:p>
        </w:tc>
      </w:tr>
      <w:tr w:rsidR="00F87B31" w:rsidRPr="00F87B31" w14:paraId="3F27D51A"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2D7D55E7" w14:textId="77777777" w:rsidR="00F87B31" w:rsidRPr="00F87B31" w:rsidRDefault="00F87B31" w:rsidP="004D4A47">
            <w:pPr>
              <w:autoSpaceDE w:val="0"/>
              <w:autoSpaceDN w:val="0"/>
              <w:adjustRightInd w:val="0"/>
              <w:spacing w:after="0" w:line="240" w:lineRule="auto"/>
              <w:jc w:val="left"/>
            </w:pPr>
            <w:r w:rsidRPr="00F87B31">
              <w:t>AUDIT Q3</w:t>
            </w:r>
          </w:p>
        </w:tc>
        <w:tc>
          <w:tcPr>
            <w:tcW w:w="0" w:type="auto"/>
            <w:tcBorders>
              <w:top w:val="single" w:sz="4" w:space="0" w:color="auto"/>
              <w:left w:val="single" w:sz="4" w:space="0" w:color="auto"/>
              <w:bottom w:val="single" w:sz="4" w:space="0" w:color="auto"/>
              <w:right w:val="single" w:sz="4" w:space="0" w:color="auto"/>
            </w:tcBorders>
            <w:vAlign w:val="center"/>
          </w:tcPr>
          <w:p w14:paraId="3C55462D" w14:textId="77777777" w:rsidR="00F87B31" w:rsidRPr="00F87B31" w:rsidRDefault="00F87B31" w:rsidP="004D4A47">
            <w:pPr>
              <w:spacing w:after="0" w:line="240" w:lineRule="auto"/>
              <w:jc w:val="left"/>
            </w:pPr>
            <w:r w:rsidRPr="00F87B31">
              <w:t>2.7 (.5, 2-3)</w:t>
            </w:r>
          </w:p>
        </w:tc>
        <w:tc>
          <w:tcPr>
            <w:tcW w:w="0" w:type="auto"/>
            <w:tcBorders>
              <w:top w:val="single" w:sz="4" w:space="0" w:color="auto"/>
              <w:left w:val="single" w:sz="4" w:space="0" w:color="auto"/>
              <w:bottom w:val="single" w:sz="4" w:space="0" w:color="auto"/>
              <w:right w:val="single" w:sz="4" w:space="0" w:color="auto"/>
            </w:tcBorders>
            <w:vAlign w:val="center"/>
          </w:tcPr>
          <w:p w14:paraId="2E71FC39" w14:textId="77777777" w:rsidR="00F87B31" w:rsidRPr="00F87B31" w:rsidRDefault="00F87B31" w:rsidP="004D4A47">
            <w:pPr>
              <w:spacing w:after="0" w:line="240" w:lineRule="auto"/>
              <w:jc w:val="left"/>
            </w:pPr>
            <w:r w:rsidRPr="00F87B31">
              <w:t>2.7 (.5, 2-3)</w:t>
            </w:r>
          </w:p>
        </w:tc>
        <w:tc>
          <w:tcPr>
            <w:tcW w:w="0" w:type="auto"/>
            <w:tcBorders>
              <w:top w:val="single" w:sz="4" w:space="0" w:color="auto"/>
              <w:left w:val="single" w:sz="4" w:space="0" w:color="auto"/>
              <w:bottom w:val="single" w:sz="4" w:space="0" w:color="auto"/>
              <w:right w:val="single" w:sz="4" w:space="0" w:color="auto"/>
            </w:tcBorders>
            <w:vAlign w:val="center"/>
          </w:tcPr>
          <w:p w14:paraId="65E5E24F" w14:textId="77777777" w:rsidR="00F87B31" w:rsidRPr="00F87B31" w:rsidRDefault="00F87B31" w:rsidP="004D4A47">
            <w:pPr>
              <w:autoSpaceDE w:val="0"/>
              <w:autoSpaceDN w:val="0"/>
              <w:adjustRightInd w:val="0"/>
              <w:spacing w:after="0" w:line="240" w:lineRule="auto"/>
              <w:jc w:val="left"/>
            </w:pPr>
            <w:r w:rsidRPr="00F87B31">
              <w:t>.84</w:t>
            </w:r>
          </w:p>
        </w:tc>
      </w:tr>
      <w:tr w:rsidR="00F87B31" w:rsidRPr="00F87B31" w14:paraId="220EA893"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76272F91" w14:textId="77777777" w:rsidR="00F87B31" w:rsidRPr="00F87B31" w:rsidRDefault="00F87B31" w:rsidP="004D4A47">
            <w:pPr>
              <w:autoSpaceDE w:val="0"/>
              <w:autoSpaceDN w:val="0"/>
              <w:adjustRightInd w:val="0"/>
              <w:spacing w:after="0" w:line="240" w:lineRule="auto"/>
              <w:jc w:val="left"/>
            </w:pPr>
            <w:r w:rsidRPr="00F87B31">
              <w:t>RDFQ negative coping</w:t>
            </w:r>
          </w:p>
        </w:tc>
        <w:tc>
          <w:tcPr>
            <w:tcW w:w="0" w:type="auto"/>
            <w:tcBorders>
              <w:top w:val="single" w:sz="4" w:space="0" w:color="auto"/>
              <w:left w:val="single" w:sz="4" w:space="0" w:color="auto"/>
              <w:bottom w:val="single" w:sz="4" w:space="0" w:color="auto"/>
              <w:right w:val="single" w:sz="4" w:space="0" w:color="auto"/>
            </w:tcBorders>
            <w:vAlign w:val="center"/>
          </w:tcPr>
          <w:p w14:paraId="5858C7CF" w14:textId="77777777" w:rsidR="00F87B31" w:rsidRPr="00F87B31" w:rsidRDefault="00F87B31" w:rsidP="004D4A47">
            <w:pPr>
              <w:spacing w:after="0" w:line="240" w:lineRule="auto"/>
              <w:jc w:val="left"/>
            </w:pPr>
            <w:r w:rsidRPr="00F87B31">
              <w:t>3.4 (2.4, 0-7.1)</w:t>
            </w:r>
          </w:p>
        </w:tc>
        <w:tc>
          <w:tcPr>
            <w:tcW w:w="0" w:type="auto"/>
            <w:tcBorders>
              <w:top w:val="single" w:sz="4" w:space="0" w:color="auto"/>
              <w:left w:val="single" w:sz="4" w:space="0" w:color="auto"/>
              <w:bottom w:val="single" w:sz="4" w:space="0" w:color="auto"/>
              <w:right w:val="single" w:sz="4" w:space="0" w:color="auto"/>
            </w:tcBorders>
            <w:vAlign w:val="center"/>
          </w:tcPr>
          <w:p w14:paraId="60F62CE2" w14:textId="77777777" w:rsidR="00F87B31" w:rsidRPr="00F87B31" w:rsidRDefault="00F87B31" w:rsidP="004D4A47">
            <w:pPr>
              <w:spacing w:after="0" w:line="240" w:lineRule="auto"/>
              <w:jc w:val="left"/>
            </w:pPr>
            <w:r w:rsidRPr="00F87B31">
              <w:t>3.3 (2.3, 0-8.1)</w:t>
            </w:r>
          </w:p>
        </w:tc>
        <w:tc>
          <w:tcPr>
            <w:tcW w:w="0" w:type="auto"/>
            <w:tcBorders>
              <w:top w:val="single" w:sz="4" w:space="0" w:color="auto"/>
              <w:left w:val="single" w:sz="4" w:space="0" w:color="auto"/>
              <w:bottom w:val="single" w:sz="4" w:space="0" w:color="auto"/>
              <w:right w:val="single" w:sz="4" w:space="0" w:color="auto"/>
            </w:tcBorders>
            <w:vAlign w:val="center"/>
          </w:tcPr>
          <w:p w14:paraId="5F24CE64" w14:textId="77777777" w:rsidR="00F87B31" w:rsidRPr="00F87B31" w:rsidRDefault="00F87B31" w:rsidP="004D4A47">
            <w:pPr>
              <w:autoSpaceDE w:val="0"/>
              <w:autoSpaceDN w:val="0"/>
              <w:adjustRightInd w:val="0"/>
              <w:spacing w:after="0" w:line="240" w:lineRule="auto"/>
              <w:jc w:val="left"/>
            </w:pPr>
            <w:r w:rsidRPr="00F87B31">
              <w:t>.79</w:t>
            </w:r>
          </w:p>
        </w:tc>
      </w:tr>
      <w:tr w:rsidR="00F87B31" w:rsidRPr="00F87B31" w14:paraId="086E614F"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2765C581" w14:textId="77777777" w:rsidR="00F87B31" w:rsidRPr="00F87B31" w:rsidRDefault="00F87B31" w:rsidP="004D4A47">
            <w:pPr>
              <w:autoSpaceDE w:val="0"/>
              <w:autoSpaceDN w:val="0"/>
              <w:adjustRightInd w:val="0"/>
              <w:spacing w:after="0" w:line="240" w:lineRule="auto"/>
              <w:jc w:val="left"/>
            </w:pPr>
            <w:r w:rsidRPr="00F87B31">
              <w:t>DMQ-R negative coping</w:t>
            </w:r>
          </w:p>
        </w:tc>
        <w:tc>
          <w:tcPr>
            <w:tcW w:w="0" w:type="auto"/>
            <w:tcBorders>
              <w:top w:val="single" w:sz="4" w:space="0" w:color="auto"/>
              <w:left w:val="single" w:sz="4" w:space="0" w:color="auto"/>
              <w:bottom w:val="single" w:sz="4" w:space="0" w:color="auto"/>
              <w:right w:val="single" w:sz="4" w:space="0" w:color="auto"/>
            </w:tcBorders>
            <w:vAlign w:val="center"/>
          </w:tcPr>
          <w:p w14:paraId="06569EE3" w14:textId="77777777" w:rsidR="00F87B31" w:rsidRPr="00F87B31" w:rsidRDefault="00F87B31" w:rsidP="004D4A47">
            <w:pPr>
              <w:spacing w:after="0" w:line="240" w:lineRule="auto"/>
              <w:jc w:val="left"/>
            </w:pPr>
            <w:r w:rsidRPr="00F87B31">
              <w:t>3.0 (1.1, 1.2-4.6)</w:t>
            </w:r>
          </w:p>
        </w:tc>
        <w:tc>
          <w:tcPr>
            <w:tcW w:w="0" w:type="auto"/>
            <w:tcBorders>
              <w:top w:val="single" w:sz="4" w:space="0" w:color="auto"/>
              <w:left w:val="single" w:sz="4" w:space="0" w:color="auto"/>
              <w:bottom w:val="single" w:sz="4" w:space="0" w:color="auto"/>
              <w:right w:val="single" w:sz="4" w:space="0" w:color="auto"/>
            </w:tcBorders>
            <w:vAlign w:val="center"/>
          </w:tcPr>
          <w:p w14:paraId="441A26B5" w14:textId="77777777" w:rsidR="00F87B31" w:rsidRPr="00F87B31" w:rsidRDefault="00F87B31" w:rsidP="004D4A47">
            <w:pPr>
              <w:spacing w:after="0" w:line="240" w:lineRule="auto"/>
              <w:jc w:val="left"/>
            </w:pPr>
            <w:r w:rsidRPr="00F87B31">
              <w:t>2.7 (.8, 1.0-4.2)</w:t>
            </w:r>
          </w:p>
        </w:tc>
        <w:tc>
          <w:tcPr>
            <w:tcW w:w="0" w:type="auto"/>
            <w:tcBorders>
              <w:top w:val="single" w:sz="4" w:space="0" w:color="auto"/>
              <w:left w:val="single" w:sz="4" w:space="0" w:color="auto"/>
              <w:bottom w:val="single" w:sz="4" w:space="0" w:color="auto"/>
              <w:right w:val="single" w:sz="4" w:space="0" w:color="auto"/>
            </w:tcBorders>
            <w:vAlign w:val="center"/>
          </w:tcPr>
          <w:p w14:paraId="3A4BC918" w14:textId="77777777" w:rsidR="00F87B31" w:rsidRPr="00F87B31" w:rsidRDefault="00F87B31" w:rsidP="004D4A47">
            <w:pPr>
              <w:autoSpaceDE w:val="0"/>
              <w:autoSpaceDN w:val="0"/>
              <w:adjustRightInd w:val="0"/>
              <w:spacing w:after="0" w:line="240" w:lineRule="auto"/>
              <w:jc w:val="left"/>
            </w:pPr>
            <w:r w:rsidRPr="00F87B31">
              <w:t>.24</w:t>
            </w:r>
          </w:p>
        </w:tc>
      </w:tr>
      <w:tr w:rsidR="00F87B31" w:rsidRPr="00F87B31" w14:paraId="5EFC092D" w14:textId="77777777" w:rsidTr="004D4A47">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0D97C109" w14:textId="77777777" w:rsidR="00F87B31" w:rsidRPr="00F87B31" w:rsidRDefault="00F87B31" w:rsidP="004D4A47">
            <w:pPr>
              <w:autoSpaceDE w:val="0"/>
              <w:autoSpaceDN w:val="0"/>
              <w:adjustRightInd w:val="0"/>
              <w:spacing w:after="0" w:line="240" w:lineRule="auto"/>
              <w:jc w:val="left"/>
            </w:pPr>
            <w:r w:rsidRPr="00F87B31">
              <w:t>BDI</w:t>
            </w:r>
          </w:p>
        </w:tc>
        <w:tc>
          <w:tcPr>
            <w:tcW w:w="0" w:type="auto"/>
            <w:tcBorders>
              <w:top w:val="single" w:sz="4" w:space="0" w:color="auto"/>
              <w:left w:val="single" w:sz="4" w:space="0" w:color="auto"/>
              <w:bottom w:val="single" w:sz="4" w:space="0" w:color="auto"/>
              <w:right w:val="single" w:sz="4" w:space="0" w:color="auto"/>
            </w:tcBorders>
            <w:vAlign w:val="center"/>
          </w:tcPr>
          <w:p w14:paraId="11D525A1" w14:textId="77777777" w:rsidR="00F87B31" w:rsidRPr="00F87B31" w:rsidRDefault="00F87B31" w:rsidP="004D4A47">
            <w:pPr>
              <w:spacing w:after="0" w:line="240" w:lineRule="auto"/>
              <w:jc w:val="left"/>
            </w:pPr>
            <w:r w:rsidRPr="00F87B31">
              <w:t>11.7 (9.5, 0-35)</w:t>
            </w:r>
          </w:p>
        </w:tc>
        <w:tc>
          <w:tcPr>
            <w:tcW w:w="0" w:type="auto"/>
            <w:tcBorders>
              <w:top w:val="single" w:sz="4" w:space="0" w:color="auto"/>
              <w:left w:val="single" w:sz="4" w:space="0" w:color="auto"/>
              <w:bottom w:val="single" w:sz="4" w:space="0" w:color="auto"/>
              <w:right w:val="single" w:sz="4" w:space="0" w:color="auto"/>
            </w:tcBorders>
            <w:vAlign w:val="center"/>
          </w:tcPr>
          <w:p w14:paraId="39113D2C" w14:textId="77777777" w:rsidR="00F87B31" w:rsidRPr="00F87B31" w:rsidRDefault="00F87B31" w:rsidP="004D4A47">
            <w:pPr>
              <w:spacing w:after="0" w:line="240" w:lineRule="auto"/>
              <w:jc w:val="left"/>
            </w:pPr>
            <w:r w:rsidRPr="00F87B31">
              <w:t>9.2 (6.8, 1-26)</w:t>
            </w:r>
          </w:p>
        </w:tc>
        <w:tc>
          <w:tcPr>
            <w:tcW w:w="0" w:type="auto"/>
            <w:tcBorders>
              <w:top w:val="single" w:sz="4" w:space="0" w:color="auto"/>
              <w:left w:val="single" w:sz="4" w:space="0" w:color="auto"/>
              <w:bottom w:val="single" w:sz="4" w:space="0" w:color="auto"/>
              <w:right w:val="single" w:sz="4" w:space="0" w:color="auto"/>
            </w:tcBorders>
            <w:vAlign w:val="center"/>
          </w:tcPr>
          <w:p w14:paraId="656496DA" w14:textId="77777777" w:rsidR="00F87B31" w:rsidRPr="00F87B31" w:rsidRDefault="00F87B31" w:rsidP="004D4A47">
            <w:pPr>
              <w:autoSpaceDE w:val="0"/>
              <w:autoSpaceDN w:val="0"/>
              <w:adjustRightInd w:val="0"/>
              <w:spacing w:after="0" w:line="240" w:lineRule="auto"/>
              <w:jc w:val="left"/>
            </w:pPr>
            <w:r w:rsidRPr="00F87B31">
              <w:t>.28</w:t>
            </w:r>
          </w:p>
        </w:tc>
      </w:tr>
    </w:tbl>
    <w:p w14:paraId="05F8F757" w14:textId="77777777" w:rsidR="00F87B31" w:rsidRPr="00F87B31" w:rsidRDefault="00F87B31" w:rsidP="00F87B31"/>
    <w:p w14:paraId="3B357EFA" w14:textId="77777777" w:rsidR="00F87B31" w:rsidRPr="00F87B31" w:rsidRDefault="00F87B31" w:rsidP="00F87B31">
      <w:proofErr w:type="gramStart"/>
      <w:r w:rsidRPr="00F87B31">
        <w:t>Table 1: Characteristics of the male and female group.</w:t>
      </w:r>
      <w:proofErr w:type="gramEnd"/>
      <w:r w:rsidRPr="00F87B31">
        <w:t xml:space="preserve"> Breath alcohol mg/l = milligrams per litre. AUDIT = Alcohol Use Disorders Inventory Test. AUDIT Q1-Q3 = drinking days per week, drinks per drinking day, and binge drinking frequency, respectively (see results for interpretation of these numbers). RFDQ = Reasons for Drinking Questionnaire. DMQ-R = Drinking Motives Questionnaire Revised. BDI = Beck’s Depression Inventory.</w:t>
      </w:r>
    </w:p>
    <w:p w14:paraId="0E550368" w14:textId="77777777" w:rsidR="00F87B31" w:rsidRDefault="00F87B31" w:rsidP="00F87B31">
      <w:pPr>
        <w:spacing w:after="200" w:line="276" w:lineRule="auto"/>
        <w:jc w:val="left"/>
      </w:pPr>
    </w:p>
    <w:p w14:paraId="5485F23B" w14:textId="1683A70F" w:rsidR="00F87B31" w:rsidRDefault="00F87B31">
      <w:pPr>
        <w:spacing w:after="160" w:line="259" w:lineRule="auto"/>
        <w:jc w:val="left"/>
      </w:pPr>
      <w: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125"/>
        <w:gridCol w:w="892"/>
        <w:gridCol w:w="824"/>
        <w:gridCol w:w="892"/>
        <w:gridCol w:w="892"/>
        <w:gridCol w:w="885"/>
      </w:tblGrid>
      <w:tr w:rsidR="00F87B31" w:rsidRPr="00026FC0" w14:paraId="509893F9" w14:textId="77777777" w:rsidTr="004D4A47">
        <w:trPr>
          <w:cantSplit/>
          <w:trHeight w:val="1788"/>
          <w:jc w:val="center"/>
        </w:trPr>
        <w:tc>
          <w:tcPr>
            <w:tcW w:w="0" w:type="auto"/>
            <w:tcBorders>
              <w:top w:val="single" w:sz="8" w:space="0" w:color="auto"/>
              <w:bottom w:val="single" w:sz="8" w:space="0" w:color="auto"/>
              <w:right w:val="single" w:sz="8" w:space="0" w:color="auto"/>
            </w:tcBorders>
            <w:vAlign w:val="center"/>
          </w:tcPr>
          <w:p w14:paraId="7211201D" w14:textId="77777777" w:rsidR="00F87B31" w:rsidRPr="00026FC0" w:rsidRDefault="00F87B31" w:rsidP="004D4A47">
            <w:pPr>
              <w:spacing w:after="0" w:line="240" w:lineRule="auto"/>
            </w:pPr>
          </w:p>
        </w:tc>
        <w:tc>
          <w:tcPr>
            <w:tcW w:w="0" w:type="auto"/>
            <w:tcBorders>
              <w:top w:val="single" w:sz="8" w:space="0" w:color="auto"/>
              <w:bottom w:val="single" w:sz="4" w:space="0" w:color="auto"/>
            </w:tcBorders>
            <w:textDirection w:val="btLr"/>
            <w:vAlign w:val="center"/>
          </w:tcPr>
          <w:p w14:paraId="1609EBDA" w14:textId="77777777" w:rsidR="00F87B31" w:rsidRDefault="00F87B31" w:rsidP="004D4A47">
            <w:pPr>
              <w:spacing w:after="0" w:line="240" w:lineRule="auto"/>
            </w:pPr>
            <w:r>
              <w:t>Negative mood-</w:t>
            </w:r>
          </w:p>
          <w:p w14:paraId="15A9D2A7" w14:textId="77777777" w:rsidR="00F87B31" w:rsidRDefault="00F87B31" w:rsidP="004D4A47">
            <w:pPr>
              <w:spacing w:after="0" w:line="240" w:lineRule="auto"/>
            </w:pPr>
            <w:r>
              <w:t>induced alcohol-</w:t>
            </w:r>
          </w:p>
          <w:p w14:paraId="2F031CF2" w14:textId="77777777" w:rsidR="00F87B31" w:rsidRPr="00026FC0" w:rsidRDefault="00F87B31" w:rsidP="004D4A47">
            <w:pPr>
              <w:spacing w:after="0" w:line="240" w:lineRule="auto"/>
            </w:pPr>
            <w:r>
              <w:t>seeking</w:t>
            </w:r>
          </w:p>
        </w:tc>
        <w:tc>
          <w:tcPr>
            <w:tcW w:w="0" w:type="auto"/>
            <w:tcBorders>
              <w:top w:val="single" w:sz="8" w:space="0" w:color="auto"/>
              <w:bottom w:val="single" w:sz="4" w:space="0" w:color="auto"/>
            </w:tcBorders>
            <w:textDirection w:val="btLr"/>
            <w:vAlign w:val="center"/>
          </w:tcPr>
          <w:p w14:paraId="257A464F" w14:textId="77777777" w:rsidR="00F87B31" w:rsidRPr="00026FC0" w:rsidRDefault="00F87B31" w:rsidP="004D4A47">
            <w:pPr>
              <w:spacing w:after="0" w:line="240" w:lineRule="auto"/>
            </w:pPr>
            <w:r>
              <w:t>AUDIT</w:t>
            </w:r>
          </w:p>
        </w:tc>
        <w:tc>
          <w:tcPr>
            <w:tcW w:w="0" w:type="auto"/>
            <w:tcBorders>
              <w:top w:val="single" w:sz="8" w:space="0" w:color="auto"/>
              <w:bottom w:val="single" w:sz="4" w:space="0" w:color="auto"/>
            </w:tcBorders>
            <w:textDirection w:val="btLr"/>
            <w:vAlign w:val="center"/>
          </w:tcPr>
          <w:p w14:paraId="5EE808BC" w14:textId="77777777" w:rsidR="00F87B31" w:rsidRPr="00026FC0" w:rsidRDefault="00F87B31" w:rsidP="004D4A47">
            <w:pPr>
              <w:spacing w:after="0" w:line="240" w:lineRule="auto"/>
            </w:pPr>
            <w:r w:rsidRPr="00026FC0">
              <w:t>RFDQ</w:t>
            </w:r>
            <w:r>
              <w:t xml:space="preserve"> n</w:t>
            </w:r>
            <w:r w:rsidRPr="00026FC0">
              <w:t>egative</w:t>
            </w:r>
          </w:p>
          <w:p w14:paraId="06A3EB71" w14:textId="77777777" w:rsidR="00F87B31" w:rsidRDefault="00F87B31" w:rsidP="004D4A47">
            <w:pPr>
              <w:spacing w:after="0" w:line="240" w:lineRule="auto"/>
            </w:pPr>
            <w:r>
              <w:t>c</w:t>
            </w:r>
            <w:r w:rsidRPr="00026FC0">
              <w:t>oping</w:t>
            </w:r>
          </w:p>
        </w:tc>
        <w:tc>
          <w:tcPr>
            <w:tcW w:w="0" w:type="auto"/>
            <w:tcBorders>
              <w:top w:val="single" w:sz="8" w:space="0" w:color="auto"/>
              <w:bottom w:val="single" w:sz="4" w:space="0" w:color="auto"/>
            </w:tcBorders>
            <w:textDirection w:val="btLr"/>
            <w:vAlign w:val="center"/>
          </w:tcPr>
          <w:p w14:paraId="598C0B0B" w14:textId="77777777" w:rsidR="00F87B31" w:rsidRPr="00026FC0" w:rsidRDefault="00F87B31" w:rsidP="004D4A47">
            <w:pPr>
              <w:spacing w:after="0" w:line="240" w:lineRule="auto"/>
            </w:pPr>
            <w:r>
              <w:t>DMQ-R ne</w:t>
            </w:r>
            <w:r w:rsidRPr="00026FC0">
              <w:t>gative</w:t>
            </w:r>
          </w:p>
          <w:p w14:paraId="6C90794A" w14:textId="77777777" w:rsidR="00F87B31" w:rsidRDefault="00F87B31" w:rsidP="004D4A47">
            <w:pPr>
              <w:spacing w:after="0" w:line="240" w:lineRule="auto"/>
            </w:pPr>
            <w:r>
              <w:t>c</w:t>
            </w:r>
            <w:r w:rsidRPr="00026FC0">
              <w:t>oping</w:t>
            </w:r>
          </w:p>
        </w:tc>
        <w:tc>
          <w:tcPr>
            <w:tcW w:w="0" w:type="auto"/>
            <w:tcBorders>
              <w:top w:val="single" w:sz="8" w:space="0" w:color="auto"/>
              <w:bottom w:val="single" w:sz="4" w:space="0" w:color="auto"/>
            </w:tcBorders>
            <w:textDirection w:val="btLr"/>
            <w:vAlign w:val="center"/>
          </w:tcPr>
          <w:p w14:paraId="7D89F2FB" w14:textId="77777777" w:rsidR="00F87B31" w:rsidRDefault="00F87B31" w:rsidP="004D4A47">
            <w:pPr>
              <w:spacing w:after="0" w:line="240" w:lineRule="auto"/>
            </w:pPr>
            <w:r>
              <w:t>BDI</w:t>
            </w:r>
          </w:p>
        </w:tc>
        <w:tc>
          <w:tcPr>
            <w:tcW w:w="0" w:type="auto"/>
            <w:tcBorders>
              <w:top w:val="single" w:sz="8" w:space="0" w:color="auto"/>
              <w:bottom w:val="single" w:sz="4" w:space="0" w:color="auto"/>
            </w:tcBorders>
            <w:textDirection w:val="btLr"/>
            <w:vAlign w:val="center"/>
          </w:tcPr>
          <w:p w14:paraId="303B84FD" w14:textId="77777777" w:rsidR="00F87B31" w:rsidRDefault="00F87B31" w:rsidP="004D4A47">
            <w:pPr>
              <w:spacing w:after="0" w:line="240" w:lineRule="auto"/>
            </w:pPr>
            <w:r>
              <w:t xml:space="preserve">Subjective negative mood </w:t>
            </w:r>
          </w:p>
          <w:p w14:paraId="7669B6D9" w14:textId="77777777" w:rsidR="00F87B31" w:rsidRPr="00026FC0" w:rsidRDefault="00F87B31" w:rsidP="004D4A47">
            <w:pPr>
              <w:spacing w:after="0" w:line="240" w:lineRule="auto"/>
            </w:pPr>
            <w:r>
              <w:t>reactivity</w:t>
            </w:r>
          </w:p>
        </w:tc>
      </w:tr>
      <w:tr w:rsidR="00F87B31" w:rsidRPr="00026FC0" w14:paraId="61C74346" w14:textId="77777777" w:rsidTr="004D4A47">
        <w:trPr>
          <w:trHeight w:val="567"/>
          <w:jc w:val="center"/>
        </w:trPr>
        <w:tc>
          <w:tcPr>
            <w:tcW w:w="0" w:type="auto"/>
            <w:tcBorders>
              <w:bottom w:val="single" w:sz="6" w:space="0" w:color="auto"/>
              <w:right w:val="single" w:sz="4" w:space="0" w:color="auto"/>
            </w:tcBorders>
            <w:vAlign w:val="center"/>
          </w:tcPr>
          <w:p w14:paraId="08719BF1" w14:textId="77777777" w:rsidR="00F87B31" w:rsidRDefault="00F87B31" w:rsidP="004D4A47">
            <w:pPr>
              <w:spacing w:after="0" w:line="240" w:lineRule="auto"/>
            </w:pPr>
            <w:r>
              <w:t xml:space="preserve">Percent alcohol </w:t>
            </w:r>
          </w:p>
          <w:p w14:paraId="09780FEC" w14:textId="77777777" w:rsidR="00F87B31" w:rsidRPr="00026FC0" w:rsidRDefault="00F87B31" w:rsidP="004D4A47">
            <w:pPr>
              <w:spacing w:after="0" w:line="240" w:lineRule="auto"/>
            </w:pPr>
            <w:r>
              <w:t>choice baseline</w:t>
            </w:r>
          </w:p>
        </w:tc>
        <w:tc>
          <w:tcPr>
            <w:tcW w:w="0" w:type="auto"/>
            <w:tcBorders>
              <w:top w:val="single" w:sz="4" w:space="0" w:color="auto"/>
              <w:left w:val="single" w:sz="4" w:space="0" w:color="auto"/>
              <w:bottom w:val="single" w:sz="4" w:space="0" w:color="auto"/>
              <w:right w:val="single" w:sz="4" w:space="0" w:color="auto"/>
            </w:tcBorders>
            <w:vAlign w:val="center"/>
          </w:tcPr>
          <w:p w14:paraId="5E077A05" w14:textId="77777777" w:rsidR="00F87B31" w:rsidRDefault="00F87B31" w:rsidP="004D4A47">
            <w:pPr>
              <w:spacing w:after="0" w:line="240" w:lineRule="auto"/>
            </w:pPr>
            <w:r w:rsidRPr="00745D74">
              <w:rPr>
                <w:i/>
              </w:rPr>
              <w:t>r</w:t>
            </w:r>
            <w:r>
              <w:t>=</w:t>
            </w:r>
            <w:r w:rsidRPr="0011583A">
              <w:t>-.08</w:t>
            </w:r>
            <w:r>
              <w:t>,</w:t>
            </w:r>
          </w:p>
          <w:p w14:paraId="5FE0EEE0" w14:textId="77777777" w:rsidR="00F87B31" w:rsidRPr="0011583A" w:rsidRDefault="00F87B31" w:rsidP="004D4A47">
            <w:pPr>
              <w:spacing w:after="0" w:line="240" w:lineRule="auto"/>
            </w:pPr>
            <w:r w:rsidRPr="00745D74">
              <w:rPr>
                <w:i/>
              </w:rPr>
              <w:t>p</w:t>
            </w:r>
            <w:r>
              <w:t>=</w:t>
            </w:r>
            <w:r w:rsidRPr="004F2950">
              <w:t>.55</w:t>
            </w:r>
          </w:p>
        </w:tc>
        <w:tc>
          <w:tcPr>
            <w:tcW w:w="0" w:type="auto"/>
            <w:tcBorders>
              <w:top w:val="single" w:sz="4" w:space="0" w:color="auto"/>
              <w:left w:val="single" w:sz="4" w:space="0" w:color="auto"/>
              <w:bottom w:val="single" w:sz="4" w:space="0" w:color="auto"/>
              <w:right w:val="single" w:sz="4" w:space="0" w:color="auto"/>
            </w:tcBorders>
            <w:vAlign w:val="center"/>
          </w:tcPr>
          <w:p w14:paraId="5338F824" w14:textId="77777777" w:rsidR="00F87B31" w:rsidRPr="00341CAA" w:rsidRDefault="00F87B31" w:rsidP="004D4A47">
            <w:pPr>
              <w:spacing w:after="0" w:line="240" w:lineRule="auto"/>
              <w:rPr>
                <w:b/>
              </w:rPr>
            </w:pPr>
            <w:r w:rsidRPr="00341CAA">
              <w:rPr>
                <w:b/>
                <w:i/>
              </w:rPr>
              <w:t>r</w:t>
            </w:r>
            <w:r w:rsidRPr="00341CAA">
              <w:rPr>
                <w:b/>
              </w:rPr>
              <w:t>=.42,</w:t>
            </w:r>
          </w:p>
          <w:p w14:paraId="4B946514" w14:textId="77777777" w:rsidR="00F87B31" w:rsidRPr="00341CAA" w:rsidRDefault="00F87B31" w:rsidP="004D4A47">
            <w:pPr>
              <w:spacing w:after="0" w:line="240" w:lineRule="auto"/>
              <w:rPr>
                <w:b/>
              </w:rPr>
            </w:pPr>
            <w:r w:rsidRPr="00341CAA">
              <w:rPr>
                <w:b/>
                <w:i/>
              </w:rPr>
              <w:t>p</w:t>
            </w:r>
            <w:r w:rsidRPr="00341CAA">
              <w:rPr>
                <w:b/>
              </w:rPr>
              <w:t>=.003</w:t>
            </w:r>
          </w:p>
        </w:tc>
        <w:tc>
          <w:tcPr>
            <w:tcW w:w="0" w:type="auto"/>
            <w:tcBorders>
              <w:top w:val="single" w:sz="4" w:space="0" w:color="auto"/>
              <w:left w:val="single" w:sz="4" w:space="0" w:color="auto"/>
              <w:bottom w:val="single" w:sz="4" w:space="0" w:color="auto"/>
              <w:right w:val="single" w:sz="4" w:space="0" w:color="auto"/>
            </w:tcBorders>
            <w:vAlign w:val="center"/>
          </w:tcPr>
          <w:p w14:paraId="16F68E9A" w14:textId="77777777" w:rsidR="00F87B31" w:rsidRPr="00341CAA" w:rsidRDefault="00F87B31" w:rsidP="004D4A47">
            <w:pPr>
              <w:spacing w:after="0" w:line="240" w:lineRule="auto"/>
              <w:rPr>
                <w:b/>
              </w:rPr>
            </w:pPr>
            <w:r w:rsidRPr="00341CAA">
              <w:rPr>
                <w:b/>
                <w:i/>
              </w:rPr>
              <w:t>r</w:t>
            </w:r>
            <w:r w:rsidRPr="00341CAA">
              <w:rPr>
                <w:b/>
              </w:rPr>
              <w:t>=.33,</w:t>
            </w:r>
          </w:p>
          <w:p w14:paraId="0BC977B9" w14:textId="77777777" w:rsidR="00F87B31" w:rsidRPr="00341CAA" w:rsidRDefault="00F87B31" w:rsidP="004D4A47">
            <w:pPr>
              <w:spacing w:after="0" w:line="240" w:lineRule="auto"/>
              <w:rPr>
                <w:b/>
              </w:rPr>
            </w:pPr>
            <w:r w:rsidRPr="00341CAA">
              <w:rPr>
                <w:b/>
                <w:i/>
              </w:rPr>
              <w:t>p</w:t>
            </w:r>
            <w:r w:rsidRPr="00341CAA">
              <w:rPr>
                <w:b/>
              </w:rPr>
              <w:t>=.02</w:t>
            </w:r>
          </w:p>
        </w:tc>
        <w:tc>
          <w:tcPr>
            <w:tcW w:w="0" w:type="auto"/>
            <w:tcBorders>
              <w:top w:val="single" w:sz="4" w:space="0" w:color="auto"/>
              <w:left w:val="single" w:sz="4" w:space="0" w:color="auto"/>
              <w:bottom w:val="single" w:sz="4" w:space="0" w:color="auto"/>
              <w:right w:val="single" w:sz="4" w:space="0" w:color="auto"/>
            </w:tcBorders>
            <w:vAlign w:val="center"/>
          </w:tcPr>
          <w:p w14:paraId="4B02BC83" w14:textId="77777777" w:rsidR="00F87B31" w:rsidRPr="00341CAA" w:rsidRDefault="00F87B31" w:rsidP="004D4A47">
            <w:pPr>
              <w:spacing w:after="0" w:line="240" w:lineRule="auto"/>
              <w:rPr>
                <w:b/>
              </w:rPr>
            </w:pPr>
            <w:r w:rsidRPr="00341CAA">
              <w:rPr>
                <w:b/>
                <w:i/>
              </w:rPr>
              <w:t>r</w:t>
            </w:r>
            <w:r w:rsidRPr="00341CAA">
              <w:rPr>
                <w:b/>
              </w:rPr>
              <w:t>=.46,</w:t>
            </w:r>
          </w:p>
          <w:p w14:paraId="4306D24B" w14:textId="77777777" w:rsidR="00F87B31" w:rsidRPr="00341CAA" w:rsidRDefault="00F87B31" w:rsidP="004D4A47">
            <w:pPr>
              <w:spacing w:after="0" w:line="240" w:lineRule="auto"/>
              <w:rPr>
                <w:b/>
              </w:rPr>
            </w:pPr>
            <w:r w:rsidRPr="00341CAA">
              <w:rPr>
                <w:b/>
                <w:i/>
              </w:rPr>
              <w:t>p</w:t>
            </w:r>
            <w:r w:rsidRPr="00341CAA">
              <w:rPr>
                <w:b/>
              </w:rPr>
              <w:t>=.001</w:t>
            </w:r>
          </w:p>
        </w:tc>
        <w:tc>
          <w:tcPr>
            <w:tcW w:w="0" w:type="auto"/>
            <w:tcBorders>
              <w:top w:val="single" w:sz="4" w:space="0" w:color="auto"/>
              <w:left w:val="single" w:sz="4" w:space="0" w:color="auto"/>
              <w:bottom w:val="single" w:sz="4" w:space="0" w:color="auto"/>
              <w:right w:val="single" w:sz="4" w:space="0" w:color="auto"/>
            </w:tcBorders>
            <w:vAlign w:val="center"/>
          </w:tcPr>
          <w:p w14:paraId="77BE65E1" w14:textId="77777777" w:rsidR="00F87B31" w:rsidRPr="00341CAA" w:rsidRDefault="00F87B31" w:rsidP="004D4A47">
            <w:pPr>
              <w:spacing w:after="0" w:line="240" w:lineRule="auto"/>
              <w:rPr>
                <w:b/>
              </w:rPr>
            </w:pPr>
            <w:r w:rsidRPr="00341CAA">
              <w:rPr>
                <w:b/>
                <w:i/>
              </w:rPr>
              <w:t>r</w:t>
            </w:r>
            <w:r w:rsidRPr="00341CAA">
              <w:rPr>
                <w:b/>
              </w:rPr>
              <w:t>=.31,</w:t>
            </w:r>
          </w:p>
          <w:p w14:paraId="5E575263" w14:textId="77777777" w:rsidR="00F87B31" w:rsidRPr="00341CAA" w:rsidRDefault="00F87B31" w:rsidP="004D4A47">
            <w:pPr>
              <w:spacing w:after="0" w:line="240" w:lineRule="auto"/>
              <w:rPr>
                <w:b/>
              </w:rPr>
            </w:pPr>
            <w:r w:rsidRPr="00341CAA">
              <w:rPr>
                <w:b/>
                <w:i/>
              </w:rPr>
              <w:t>p</w:t>
            </w:r>
            <w:r w:rsidRPr="00341CAA">
              <w:rPr>
                <w:b/>
              </w:rPr>
              <w:t>=.03</w:t>
            </w:r>
          </w:p>
        </w:tc>
        <w:tc>
          <w:tcPr>
            <w:tcW w:w="0" w:type="auto"/>
            <w:tcBorders>
              <w:top w:val="single" w:sz="4" w:space="0" w:color="auto"/>
              <w:left w:val="single" w:sz="4" w:space="0" w:color="auto"/>
              <w:bottom w:val="single" w:sz="4" w:space="0" w:color="auto"/>
              <w:right w:val="single" w:sz="4" w:space="0" w:color="auto"/>
            </w:tcBorders>
            <w:vAlign w:val="center"/>
          </w:tcPr>
          <w:p w14:paraId="57007E26" w14:textId="77777777" w:rsidR="00F87B31" w:rsidRDefault="00F87B31" w:rsidP="004D4A47">
            <w:pPr>
              <w:spacing w:after="0" w:line="240" w:lineRule="auto"/>
            </w:pPr>
            <w:r w:rsidRPr="00745D74">
              <w:rPr>
                <w:i/>
              </w:rPr>
              <w:t>r</w:t>
            </w:r>
            <w:r>
              <w:t>=</w:t>
            </w:r>
            <w:r w:rsidRPr="0011583A">
              <w:t>.22</w:t>
            </w:r>
            <w:r>
              <w:t>,</w:t>
            </w:r>
          </w:p>
          <w:p w14:paraId="48F45E02" w14:textId="77777777" w:rsidR="00F87B31" w:rsidRPr="0011583A" w:rsidRDefault="00F87B31" w:rsidP="004D4A47">
            <w:pPr>
              <w:spacing w:after="0" w:line="240" w:lineRule="auto"/>
            </w:pPr>
            <w:r w:rsidRPr="00745D74">
              <w:rPr>
                <w:i/>
              </w:rPr>
              <w:t>p</w:t>
            </w:r>
            <w:r>
              <w:t>=</w:t>
            </w:r>
            <w:r w:rsidRPr="004F2950">
              <w:t>.12</w:t>
            </w:r>
          </w:p>
        </w:tc>
      </w:tr>
      <w:tr w:rsidR="00F87B31" w:rsidRPr="00026FC0" w14:paraId="499DB663" w14:textId="77777777" w:rsidTr="004D4A47">
        <w:trPr>
          <w:trHeight w:val="567"/>
          <w:jc w:val="center"/>
        </w:trPr>
        <w:tc>
          <w:tcPr>
            <w:tcW w:w="0" w:type="auto"/>
            <w:tcBorders>
              <w:bottom w:val="single" w:sz="6" w:space="0" w:color="auto"/>
              <w:right w:val="single" w:sz="4" w:space="0" w:color="auto"/>
            </w:tcBorders>
            <w:vAlign w:val="center"/>
          </w:tcPr>
          <w:p w14:paraId="346CB863" w14:textId="77777777" w:rsidR="00F87B31" w:rsidRDefault="00F87B31" w:rsidP="004D4A47">
            <w:pPr>
              <w:spacing w:after="0" w:line="240" w:lineRule="auto"/>
            </w:pPr>
            <w:r>
              <w:t>Negative mood-</w:t>
            </w:r>
          </w:p>
          <w:p w14:paraId="49EA6D47" w14:textId="77777777" w:rsidR="00F87B31" w:rsidRDefault="00F87B31" w:rsidP="004D4A47">
            <w:pPr>
              <w:spacing w:after="0" w:line="240" w:lineRule="auto"/>
            </w:pPr>
            <w:r>
              <w:t>induced alcohol-</w:t>
            </w:r>
          </w:p>
          <w:p w14:paraId="416F294A" w14:textId="77777777" w:rsidR="00F87B31" w:rsidRPr="00026FC0" w:rsidRDefault="00F87B31" w:rsidP="004D4A47">
            <w:pPr>
              <w:spacing w:after="0" w:line="240" w:lineRule="auto"/>
            </w:pPr>
            <w:r>
              <w:t>seeking</w:t>
            </w:r>
          </w:p>
        </w:tc>
        <w:tc>
          <w:tcPr>
            <w:tcW w:w="0" w:type="auto"/>
            <w:tcBorders>
              <w:top w:val="single" w:sz="4" w:space="0" w:color="auto"/>
              <w:left w:val="single" w:sz="4" w:space="0" w:color="auto"/>
              <w:bottom w:val="single" w:sz="4" w:space="0" w:color="auto"/>
              <w:right w:val="single" w:sz="4" w:space="0" w:color="auto"/>
            </w:tcBorders>
            <w:vAlign w:val="center"/>
          </w:tcPr>
          <w:p w14:paraId="608FD652" w14:textId="77777777" w:rsidR="00F87B31" w:rsidRPr="004F295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091DEAD9" w14:textId="77777777" w:rsidR="00F87B31" w:rsidRDefault="00F87B31" w:rsidP="004D4A47">
            <w:pPr>
              <w:spacing w:after="0" w:line="240" w:lineRule="auto"/>
            </w:pPr>
            <w:r w:rsidRPr="00745D74">
              <w:rPr>
                <w:i/>
              </w:rPr>
              <w:t>r</w:t>
            </w:r>
            <w:r>
              <w:t>=</w:t>
            </w:r>
            <w:r w:rsidRPr="0069208C">
              <w:t>-.03</w:t>
            </w:r>
          </w:p>
          <w:p w14:paraId="5BC73F40" w14:textId="77777777" w:rsidR="00F87B31" w:rsidRPr="0069208C" w:rsidRDefault="00F87B31" w:rsidP="004D4A47">
            <w:pPr>
              <w:spacing w:after="0" w:line="240" w:lineRule="auto"/>
            </w:pPr>
            <w:r w:rsidRPr="00745D74">
              <w:rPr>
                <w:i/>
              </w:rPr>
              <w:t>p</w:t>
            </w:r>
            <w:r>
              <w:t>=</w:t>
            </w:r>
            <w:r w:rsidRPr="00D17AA5">
              <w:t>.84</w:t>
            </w:r>
          </w:p>
        </w:tc>
        <w:tc>
          <w:tcPr>
            <w:tcW w:w="0" w:type="auto"/>
            <w:tcBorders>
              <w:top w:val="single" w:sz="4" w:space="0" w:color="auto"/>
              <w:left w:val="single" w:sz="4" w:space="0" w:color="auto"/>
              <w:bottom w:val="single" w:sz="4" w:space="0" w:color="auto"/>
              <w:right w:val="single" w:sz="4" w:space="0" w:color="auto"/>
            </w:tcBorders>
            <w:vAlign w:val="center"/>
          </w:tcPr>
          <w:p w14:paraId="05D271D7" w14:textId="77777777" w:rsidR="00F87B31" w:rsidRDefault="00F87B31" w:rsidP="004D4A47">
            <w:pPr>
              <w:spacing w:after="0" w:line="240" w:lineRule="auto"/>
            </w:pPr>
            <w:r w:rsidRPr="00745D74">
              <w:rPr>
                <w:i/>
              </w:rPr>
              <w:t>r</w:t>
            </w:r>
            <w:r>
              <w:t>=</w:t>
            </w:r>
            <w:r w:rsidRPr="0069208C">
              <w:t>.09</w:t>
            </w:r>
          </w:p>
          <w:p w14:paraId="7565F4AF" w14:textId="77777777" w:rsidR="00F87B31" w:rsidRPr="0069208C" w:rsidRDefault="00F87B31" w:rsidP="004D4A47">
            <w:pPr>
              <w:spacing w:after="0" w:line="240" w:lineRule="auto"/>
            </w:pPr>
            <w:r w:rsidRPr="00745D74">
              <w:rPr>
                <w:i/>
              </w:rPr>
              <w:t>p</w:t>
            </w:r>
            <w:r>
              <w:t>=</w:t>
            </w:r>
            <w:r w:rsidRPr="00D17AA5">
              <w:t>.53</w:t>
            </w:r>
          </w:p>
        </w:tc>
        <w:tc>
          <w:tcPr>
            <w:tcW w:w="0" w:type="auto"/>
            <w:tcBorders>
              <w:top w:val="single" w:sz="4" w:space="0" w:color="auto"/>
              <w:left w:val="single" w:sz="4" w:space="0" w:color="auto"/>
              <w:bottom w:val="single" w:sz="4" w:space="0" w:color="auto"/>
              <w:right w:val="single" w:sz="4" w:space="0" w:color="auto"/>
            </w:tcBorders>
            <w:vAlign w:val="center"/>
          </w:tcPr>
          <w:p w14:paraId="6368C486" w14:textId="77777777" w:rsidR="00F87B31" w:rsidRDefault="00F87B31" w:rsidP="004D4A47">
            <w:pPr>
              <w:spacing w:after="0" w:line="240" w:lineRule="auto"/>
            </w:pPr>
            <w:r w:rsidRPr="00745D74">
              <w:rPr>
                <w:i/>
              </w:rPr>
              <w:t>r</w:t>
            </w:r>
            <w:r>
              <w:t>=</w:t>
            </w:r>
            <w:r w:rsidRPr="0069208C">
              <w:t>.13</w:t>
            </w:r>
          </w:p>
          <w:p w14:paraId="4548388C" w14:textId="77777777" w:rsidR="00F87B31" w:rsidRPr="0069208C" w:rsidRDefault="00F87B31" w:rsidP="004D4A47">
            <w:pPr>
              <w:spacing w:after="0" w:line="240" w:lineRule="auto"/>
            </w:pPr>
            <w:r w:rsidRPr="00745D74">
              <w:rPr>
                <w:i/>
              </w:rPr>
              <w:t>p</w:t>
            </w:r>
            <w:r>
              <w:t>=</w:t>
            </w:r>
            <w:r w:rsidRPr="00D17AA5">
              <w:t>.37</w:t>
            </w:r>
          </w:p>
        </w:tc>
        <w:tc>
          <w:tcPr>
            <w:tcW w:w="0" w:type="auto"/>
            <w:tcBorders>
              <w:top w:val="single" w:sz="4" w:space="0" w:color="auto"/>
              <w:left w:val="single" w:sz="4" w:space="0" w:color="auto"/>
              <w:bottom w:val="single" w:sz="4" w:space="0" w:color="auto"/>
              <w:right w:val="single" w:sz="4" w:space="0" w:color="auto"/>
            </w:tcBorders>
            <w:vAlign w:val="center"/>
          </w:tcPr>
          <w:p w14:paraId="7EAE33F7" w14:textId="77777777" w:rsidR="00F87B31" w:rsidRDefault="00F87B31" w:rsidP="004D4A47">
            <w:pPr>
              <w:spacing w:after="0" w:line="240" w:lineRule="auto"/>
            </w:pPr>
            <w:r w:rsidRPr="00745D74">
              <w:rPr>
                <w:i/>
              </w:rPr>
              <w:t>r</w:t>
            </w:r>
            <w:r>
              <w:t>=</w:t>
            </w:r>
            <w:r w:rsidRPr="0069208C">
              <w:t>.03</w:t>
            </w:r>
          </w:p>
          <w:p w14:paraId="7C0C7427" w14:textId="77777777" w:rsidR="00F87B31" w:rsidRPr="0069208C" w:rsidRDefault="00F87B31" w:rsidP="004D4A47">
            <w:pPr>
              <w:spacing w:after="0" w:line="240" w:lineRule="auto"/>
            </w:pPr>
            <w:r w:rsidRPr="00745D74">
              <w:rPr>
                <w:i/>
              </w:rPr>
              <w:t>p</w:t>
            </w:r>
            <w:r>
              <w:t>=</w:t>
            </w:r>
            <w:r w:rsidRPr="00D17AA5">
              <w:t>.85</w:t>
            </w:r>
          </w:p>
        </w:tc>
        <w:tc>
          <w:tcPr>
            <w:tcW w:w="0" w:type="auto"/>
            <w:tcBorders>
              <w:top w:val="single" w:sz="4" w:space="0" w:color="auto"/>
              <w:left w:val="single" w:sz="4" w:space="0" w:color="auto"/>
              <w:bottom w:val="single" w:sz="4" w:space="0" w:color="auto"/>
              <w:right w:val="single" w:sz="4" w:space="0" w:color="auto"/>
            </w:tcBorders>
            <w:vAlign w:val="center"/>
          </w:tcPr>
          <w:p w14:paraId="04D0EBE4" w14:textId="77777777" w:rsidR="00F87B31" w:rsidRDefault="00F87B31" w:rsidP="004D4A47">
            <w:pPr>
              <w:spacing w:after="0" w:line="240" w:lineRule="auto"/>
            </w:pPr>
            <w:r w:rsidRPr="00745D74">
              <w:rPr>
                <w:i/>
              </w:rPr>
              <w:t>r</w:t>
            </w:r>
            <w:r>
              <w:t>=</w:t>
            </w:r>
            <w:r w:rsidRPr="0069208C">
              <w:t>.07</w:t>
            </w:r>
          </w:p>
          <w:p w14:paraId="5DF636B5" w14:textId="77777777" w:rsidR="00F87B31" w:rsidRDefault="00F87B31" w:rsidP="004D4A47">
            <w:pPr>
              <w:spacing w:after="0" w:line="240" w:lineRule="auto"/>
            </w:pPr>
            <w:r w:rsidRPr="00745D74">
              <w:rPr>
                <w:i/>
              </w:rPr>
              <w:t>p</w:t>
            </w:r>
            <w:r>
              <w:t>=</w:t>
            </w:r>
            <w:r w:rsidRPr="00D17AA5">
              <w:t>.62</w:t>
            </w:r>
          </w:p>
        </w:tc>
      </w:tr>
      <w:tr w:rsidR="00F87B31" w:rsidRPr="00026FC0" w14:paraId="7070AFB7" w14:textId="77777777" w:rsidTr="004D4A47">
        <w:trPr>
          <w:trHeight w:val="567"/>
          <w:jc w:val="center"/>
        </w:trPr>
        <w:tc>
          <w:tcPr>
            <w:tcW w:w="0" w:type="auto"/>
            <w:tcBorders>
              <w:bottom w:val="single" w:sz="6" w:space="0" w:color="auto"/>
              <w:right w:val="single" w:sz="4" w:space="0" w:color="auto"/>
            </w:tcBorders>
            <w:vAlign w:val="center"/>
          </w:tcPr>
          <w:p w14:paraId="426ADEBD" w14:textId="77777777" w:rsidR="00F87B31" w:rsidRPr="00026FC0" w:rsidRDefault="00F87B31" w:rsidP="004D4A47">
            <w:pPr>
              <w:spacing w:after="0" w:line="240" w:lineRule="auto"/>
            </w:pPr>
            <w:r>
              <w:t>AUDIT</w:t>
            </w:r>
          </w:p>
        </w:tc>
        <w:tc>
          <w:tcPr>
            <w:tcW w:w="0" w:type="auto"/>
            <w:tcBorders>
              <w:top w:val="single" w:sz="4" w:space="0" w:color="auto"/>
              <w:left w:val="single" w:sz="4" w:space="0" w:color="auto"/>
              <w:bottom w:val="single" w:sz="4" w:space="0" w:color="auto"/>
              <w:right w:val="single" w:sz="4" w:space="0" w:color="auto"/>
            </w:tcBorders>
            <w:vAlign w:val="center"/>
          </w:tcPr>
          <w:p w14:paraId="18EFCC48"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427CB4E8" w14:textId="77777777" w:rsidR="00F87B31" w:rsidRPr="00D17AA5"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4534FE73" w14:textId="77777777" w:rsidR="00F87B31" w:rsidRDefault="00F87B31" w:rsidP="004D4A47">
            <w:pPr>
              <w:spacing w:after="0" w:line="240" w:lineRule="auto"/>
            </w:pPr>
            <w:r w:rsidRPr="00745D74">
              <w:rPr>
                <w:i/>
              </w:rPr>
              <w:t>r</w:t>
            </w:r>
            <w:r>
              <w:t>=</w:t>
            </w:r>
            <w:r w:rsidRPr="00F550CE">
              <w:t>.22</w:t>
            </w:r>
          </w:p>
          <w:p w14:paraId="1D125746" w14:textId="77777777" w:rsidR="00F87B31" w:rsidRPr="00F550CE" w:rsidRDefault="00F87B31" w:rsidP="004D4A47">
            <w:pPr>
              <w:spacing w:after="0" w:line="240" w:lineRule="auto"/>
            </w:pPr>
            <w:r w:rsidRPr="00745D74">
              <w:rPr>
                <w:i/>
              </w:rPr>
              <w:t>p</w:t>
            </w:r>
            <w:r>
              <w:t>=</w:t>
            </w:r>
            <w:r w:rsidRPr="00D17AA5">
              <w:t>.</w:t>
            </w:r>
            <w:r w:rsidRPr="00BC05C3">
              <w:t>14</w:t>
            </w:r>
          </w:p>
        </w:tc>
        <w:tc>
          <w:tcPr>
            <w:tcW w:w="0" w:type="auto"/>
            <w:tcBorders>
              <w:top w:val="single" w:sz="4" w:space="0" w:color="auto"/>
              <w:left w:val="single" w:sz="4" w:space="0" w:color="auto"/>
              <w:bottom w:val="single" w:sz="4" w:space="0" w:color="auto"/>
              <w:right w:val="single" w:sz="4" w:space="0" w:color="auto"/>
            </w:tcBorders>
            <w:vAlign w:val="center"/>
          </w:tcPr>
          <w:p w14:paraId="63AAD592" w14:textId="77777777" w:rsidR="00F87B31" w:rsidRPr="007210C4" w:rsidRDefault="00F87B31" w:rsidP="004D4A47">
            <w:pPr>
              <w:spacing w:after="0" w:line="240" w:lineRule="auto"/>
              <w:rPr>
                <w:b/>
              </w:rPr>
            </w:pPr>
            <w:r w:rsidRPr="007210C4">
              <w:rPr>
                <w:b/>
                <w:i/>
              </w:rPr>
              <w:t>r</w:t>
            </w:r>
            <w:r w:rsidRPr="007210C4">
              <w:rPr>
                <w:b/>
              </w:rPr>
              <w:t>=.36</w:t>
            </w:r>
          </w:p>
          <w:p w14:paraId="2BD02446" w14:textId="77777777" w:rsidR="00F87B31" w:rsidRPr="00F550CE" w:rsidRDefault="00F87B31" w:rsidP="004D4A47">
            <w:pPr>
              <w:spacing w:after="0" w:line="240" w:lineRule="auto"/>
            </w:pPr>
            <w:r w:rsidRPr="007210C4">
              <w:rPr>
                <w:b/>
                <w:i/>
              </w:rPr>
              <w:t>p</w:t>
            </w:r>
            <w:r w:rsidRPr="007210C4">
              <w:rPr>
                <w:b/>
              </w:rPr>
              <w:t>=.01</w:t>
            </w:r>
          </w:p>
        </w:tc>
        <w:tc>
          <w:tcPr>
            <w:tcW w:w="0" w:type="auto"/>
            <w:tcBorders>
              <w:top w:val="single" w:sz="4" w:space="0" w:color="auto"/>
              <w:left w:val="single" w:sz="4" w:space="0" w:color="auto"/>
              <w:bottom w:val="single" w:sz="4" w:space="0" w:color="auto"/>
              <w:right w:val="single" w:sz="4" w:space="0" w:color="auto"/>
            </w:tcBorders>
            <w:vAlign w:val="center"/>
          </w:tcPr>
          <w:p w14:paraId="6B0C49EC" w14:textId="77777777" w:rsidR="00F87B31" w:rsidRDefault="00F87B31" w:rsidP="004D4A47">
            <w:pPr>
              <w:spacing w:after="0" w:line="240" w:lineRule="auto"/>
            </w:pPr>
            <w:r w:rsidRPr="00745D74">
              <w:rPr>
                <w:i/>
              </w:rPr>
              <w:t>r</w:t>
            </w:r>
            <w:r>
              <w:t>=</w:t>
            </w:r>
            <w:r w:rsidRPr="00F550CE">
              <w:t>.26</w:t>
            </w:r>
          </w:p>
          <w:p w14:paraId="517CE14A" w14:textId="77777777" w:rsidR="00F87B31" w:rsidRPr="00F550CE" w:rsidRDefault="00F87B31" w:rsidP="004D4A47">
            <w:pPr>
              <w:spacing w:after="0" w:line="240" w:lineRule="auto"/>
            </w:pPr>
            <w:r w:rsidRPr="00745D74">
              <w:rPr>
                <w:i/>
              </w:rPr>
              <w:t>p</w:t>
            </w:r>
            <w:r>
              <w:t>=</w:t>
            </w:r>
            <w:r w:rsidRPr="00BC05C3">
              <w:t>.08</w:t>
            </w:r>
          </w:p>
        </w:tc>
        <w:tc>
          <w:tcPr>
            <w:tcW w:w="0" w:type="auto"/>
            <w:tcBorders>
              <w:top w:val="single" w:sz="4" w:space="0" w:color="auto"/>
              <w:left w:val="single" w:sz="4" w:space="0" w:color="auto"/>
              <w:bottom w:val="single" w:sz="4" w:space="0" w:color="auto"/>
              <w:right w:val="single" w:sz="4" w:space="0" w:color="auto"/>
            </w:tcBorders>
            <w:vAlign w:val="center"/>
          </w:tcPr>
          <w:p w14:paraId="3EDBA5C8" w14:textId="77777777" w:rsidR="00F87B31" w:rsidRDefault="00F87B31" w:rsidP="004D4A47">
            <w:pPr>
              <w:spacing w:after="0" w:line="240" w:lineRule="auto"/>
            </w:pPr>
            <w:r w:rsidRPr="00745D74">
              <w:rPr>
                <w:i/>
              </w:rPr>
              <w:t>r</w:t>
            </w:r>
            <w:r>
              <w:t>=</w:t>
            </w:r>
            <w:r w:rsidRPr="00F550CE">
              <w:t>-.01</w:t>
            </w:r>
          </w:p>
          <w:p w14:paraId="0B73B197" w14:textId="77777777" w:rsidR="00F87B31" w:rsidRDefault="00F87B31" w:rsidP="004D4A47">
            <w:pPr>
              <w:spacing w:after="0" w:line="240" w:lineRule="auto"/>
            </w:pPr>
            <w:r w:rsidRPr="00745D74">
              <w:rPr>
                <w:i/>
              </w:rPr>
              <w:t>p</w:t>
            </w:r>
            <w:r>
              <w:t>=</w:t>
            </w:r>
            <w:r w:rsidRPr="00BC05C3">
              <w:t>.95</w:t>
            </w:r>
          </w:p>
        </w:tc>
      </w:tr>
      <w:tr w:rsidR="00F87B31" w:rsidRPr="00026FC0" w14:paraId="4D073645" w14:textId="77777777" w:rsidTr="004D4A47">
        <w:trPr>
          <w:trHeight w:val="567"/>
          <w:jc w:val="center"/>
        </w:trPr>
        <w:tc>
          <w:tcPr>
            <w:tcW w:w="0" w:type="auto"/>
            <w:tcBorders>
              <w:bottom w:val="single" w:sz="6" w:space="0" w:color="auto"/>
              <w:right w:val="single" w:sz="4" w:space="0" w:color="auto"/>
            </w:tcBorders>
            <w:vAlign w:val="center"/>
          </w:tcPr>
          <w:p w14:paraId="2E11F2B9" w14:textId="77777777" w:rsidR="00F87B31" w:rsidRPr="00026FC0" w:rsidRDefault="00F87B31" w:rsidP="004D4A47">
            <w:pPr>
              <w:spacing w:after="0" w:line="240" w:lineRule="auto"/>
            </w:pPr>
            <w:r w:rsidRPr="00026FC0">
              <w:t>RFDQ</w:t>
            </w:r>
            <w:r>
              <w:t xml:space="preserve"> n</w:t>
            </w:r>
            <w:r w:rsidRPr="00026FC0">
              <w:t>egative</w:t>
            </w:r>
          </w:p>
          <w:p w14:paraId="019964A0" w14:textId="77777777" w:rsidR="00F87B31" w:rsidRPr="00026FC0" w:rsidRDefault="00F87B31" w:rsidP="004D4A47">
            <w:pPr>
              <w:spacing w:after="0" w:line="240" w:lineRule="auto"/>
            </w:pPr>
            <w:r>
              <w:t>c</w:t>
            </w:r>
            <w:r w:rsidRPr="00026FC0">
              <w:t>oping</w:t>
            </w:r>
          </w:p>
        </w:tc>
        <w:tc>
          <w:tcPr>
            <w:tcW w:w="0" w:type="auto"/>
            <w:tcBorders>
              <w:top w:val="single" w:sz="4" w:space="0" w:color="auto"/>
              <w:left w:val="single" w:sz="4" w:space="0" w:color="auto"/>
              <w:bottom w:val="single" w:sz="4" w:space="0" w:color="auto"/>
              <w:right w:val="single" w:sz="4" w:space="0" w:color="auto"/>
            </w:tcBorders>
            <w:vAlign w:val="center"/>
          </w:tcPr>
          <w:p w14:paraId="74B5F130"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02F2BEF2"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3593F633" w14:textId="77777777" w:rsidR="00F87B31" w:rsidRPr="00BC05C3"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0858C36C" w14:textId="77777777" w:rsidR="00F87B31" w:rsidRPr="007210C4" w:rsidRDefault="00F87B31" w:rsidP="004D4A47">
            <w:pPr>
              <w:spacing w:after="0" w:line="240" w:lineRule="auto"/>
              <w:rPr>
                <w:b/>
              </w:rPr>
            </w:pPr>
            <w:r w:rsidRPr="007210C4">
              <w:rPr>
                <w:b/>
                <w:i/>
              </w:rPr>
              <w:t>r</w:t>
            </w:r>
            <w:r w:rsidRPr="007210C4">
              <w:rPr>
                <w:b/>
              </w:rPr>
              <w:t>=.77</w:t>
            </w:r>
          </w:p>
          <w:p w14:paraId="504DB5E3" w14:textId="77777777" w:rsidR="00F87B31" w:rsidRPr="007210C4" w:rsidRDefault="00F87B31" w:rsidP="004D4A47">
            <w:pPr>
              <w:spacing w:after="0" w:line="240" w:lineRule="auto"/>
              <w:rPr>
                <w:b/>
              </w:rPr>
            </w:pPr>
            <w:r w:rsidRPr="007210C4">
              <w:rPr>
                <w:b/>
                <w:i/>
              </w:rPr>
              <w:t>p</w:t>
            </w:r>
            <w:r w:rsidRPr="007210C4">
              <w:rPr>
                <w:b/>
              </w:rPr>
              <w:t>&lt;</w:t>
            </w:r>
            <w:r>
              <w:rPr>
                <w:b/>
              </w:rPr>
              <w:t>.001</w:t>
            </w:r>
          </w:p>
        </w:tc>
        <w:tc>
          <w:tcPr>
            <w:tcW w:w="0" w:type="auto"/>
            <w:tcBorders>
              <w:top w:val="single" w:sz="4" w:space="0" w:color="auto"/>
              <w:left w:val="single" w:sz="4" w:space="0" w:color="auto"/>
              <w:bottom w:val="single" w:sz="4" w:space="0" w:color="auto"/>
              <w:right w:val="single" w:sz="4" w:space="0" w:color="auto"/>
            </w:tcBorders>
            <w:vAlign w:val="center"/>
          </w:tcPr>
          <w:p w14:paraId="5047B362" w14:textId="77777777" w:rsidR="00F87B31" w:rsidRPr="007210C4" w:rsidRDefault="00F87B31" w:rsidP="004D4A47">
            <w:pPr>
              <w:spacing w:after="0" w:line="240" w:lineRule="auto"/>
              <w:rPr>
                <w:b/>
              </w:rPr>
            </w:pPr>
            <w:r w:rsidRPr="007210C4">
              <w:rPr>
                <w:b/>
                <w:i/>
              </w:rPr>
              <w:t>r</w:t>
            </w:r>
            <w:r w:rsidRPr="007210C4">
              <w:rPr>
                <w:b/>
              </w:rPr>
              <w:t>=.67</w:t>
            </w:r>
          </w:p>
          <w:p w14:paraId="69B9A259" w14:textId="77777777" w:rsidR="00F87B31" w:rsidRPr="007210C4" w:rsidRDefault="00F87B31" w:rsidP="004D4A47">
            <w:pPr>
              <w:spacing w:after="0" w:line="240" w:lineRule="auto"/>
              <w:rPr>
                <w:b/>
              </w:rPr>
            </w:pPr>
            <w:r w:rsidRPr="007210C4">
              <w:rPr>
                <w:b/>
                <w:i/>
              </w:rPr>
              <w:t>p</w:t>
            </w:r>
            <w:r w:rsidRPr="007210C4">
              <w:rPr>
                <w:b/>
              </w:rPr>
              <w:t>&lt;.00</w:t>
            </w:r>
            <w:r>
              <w:rPr>
                <w:b/>
              </w:rPr>
              <w:t>1</w:t>
            </w:r>
          </w:p>
        </w:tc>
        <w:tc>
          <w:tcPr>
            <w:tcW w:w="0" w:type="auto"/>
            <w:tcBorders>
              <w:top w:val="single" w:sz="4" w:space="0" w:color="auto"/>
              <w:left w:val="single" w:sz="4" w:space="0" w:color="auto"/>
              <w:bottom w:val="single" w:sz="4" w:space="0" w:color="auto"/>
              <w:right w:val="single" w:sz="4" w:space="0" w:color="auto"/>
            </w:tcBorders>
            <w:vAlign w:val="center"/>
          </w:tcPr>
          <w:p w14:paraId="119611D1" w14:textId="77777777" w:rsidR="00F87B31" w:rsidRDefault="00F87B31" w:rsidP="004D4A47">
            <w:pPr>
              <w:spacing w:after="0" w:line="240" w:lineRule="auto"/>
            </w:pPr>
            <w:r w:rsidRPr="00745D74">
              <w:rPr>
                <w:i/>
              </w:rPr>
              <w:t>r</w:t>
            </w:r>
            <w:r>
              <w:t>=</w:t>
            </w:r>
            <w:r w:rsidRPr="00C56F79">
              <w:t>-.09</w:t>
            </w:r>
          </w:p>
          <w:p w14:paraId="45363E77" w14:textId="77777777" w:rsidR="00F87B31" w:rsidRPr="00C56F79" w:rsidRDefault="00F87B31" w:rsidP="004D4A47">
            <w:pPr>
              <w:spacing w:after="0" w:line="240" w:lineRule="auto"/>
            </w:pPr>
            <w:r w:rsidRPr="00745D74">
              <w:rPr>
                <w:i/>
              </w:rPr>
              <w:t>p</w:t>
            </w:r>
            <w:r>
              <w:t>=</w:t>
            </w:r>
            <w:r w:rsidRPr="00CD6853">
              <w:t>.55</w:t>
            </w:r>
          </w:p>
        </w:tc>
      </w:tr>
      <w:tr w:rsidR="00F87B31" w:rsidRPr="00026FC0" w14:paraId="193B0638" w14:textId="77777777" w:rsidTr="004D4A47">
        <w:trPr>
          <w:trHeight w:val="567"/>
          <w:jc w:val="center"/>
        </w:trPr>
        <w:tc>
          <w:tcPr>
            <w:tcW w:w="0" w:type="auto"/>
            <w:tcBorders>
              <w:bottom w:val="single" w:sz="6" w:space="0" w:color="auto"/>
              <w:right w:val="single" w:sz="4" w:space="0" w:color="auto"/>
            </w:tcBorders>
            <w:vAlign w:val="center"/>
          </w:tcPr>
          <w:p w14:paraId="28B9C325" w14:textId="77777777" w:rsidR="00F87B31" w:rsidRPr="00026FC0" w:rsidRDefault="00F87B31" w:rsidP="004D4A47">
            <w:pPr>
              <w:spacing w:after="0" w:line="240" w:lineRule="auto"/>
            </w:pPr>
            <w:r>
              <w:t>DMQ-R n</w:t>
            </w:r>
            <w:r w:rsidRPr="00026FC0">
              <w:t>egative</w:t>
            </w:r>
          </w:p>
          <w:p w14:paraId="79802041" w14:textId="77777777" w:rsidR="00F87B31" w:rsidRPr="00026FC0" w:rsidRDefault="00F87B31" w:rsidP="004D4A47">
            <w:pPr>
              <w:spacing w:after="0" w:line="240" w:lineRule="auto"/>
            </w:pPr>
            <w:r>
              <w:t>c</w:t>
            </w:r>
            <w:r w:rsidRPr="00026FC0">
              <w:t>oping</w:t>
            </w:r>
          </w:p>
        </w:tc>
        <w:tc>
          <w:tcPr>
            <w:tcW w:w="0" w:type="auto"/>
            <w:tcBorders>
              <w:top w:val="single" w:sz="4" w:space="0" w:color="auto"/>
              <w:left w:val="single" w:sz="4" w:space="0" w:color="auto"/>
              <w:bottom w:val="single" w:sz="4" w:space="0" w:color="auto"/>
              <w:right w:val="single" w:sz="4" w:space="0" w:color="auto"/>
            </w:tcBorders>
            <w:vAlign w:val="center"/>
          </w:tcPr>
          <w:p w14:paraId="43625832"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2EDE564C"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22A17D2D"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284BD97A" w14:textId="77777777" w:rsidR="00F87B31" w:rsidRPr="00CD6853"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tcPr>
          <w:p w14:paraId="00E2E4A8" w14:textId="77777777" w:rsidR="00F87B31" w:rsidRPr="007210C4" w:rsidRDefault="00F87B31" w:rsidP="004D4A47">
            <w:pPr>
              <w:spacing w:after="0" w:line="240" w:lineRule="auto"/>
              <w:rPr>
                <w:b/>
              </w:rPr>
            </w:pPr>
            <w:r w:rsidRPr="007210C4">
              <w:rPr>
                <w:b/>
                <w:i/>
              </w:rPr>
              <w:t>r</w:t>
            </w:r>
            <w:r w:rsidRPr="007210C4">
              <w:rPr>
                <w:b/>
              </w:rPr>
              <w:t>=.</w:t>
            </w:r>
            <w:r w:rsidRPr="007210C4">
              <w:rPr>
                <w:b/>
                <w:i/>
              </w:rPr>
              <w:t xml:space="preserve"> </w:t>
            </w:r>
            <w:r w:rsidRPr="007210C4">
              <w:rPr>
                <w:b/>
              </w:rPr>
              <w:t>60</w:t>
            </w:r>
          </w:p>
          <w:p w14:paraId="1B6AB183" w14:textId="77777777" w:rsidR="00F87B31" w:rsidRPr="000E1A0C" w:rsidRDefault="00F87B31" w:rsidP="004D4A47">
            <w:pPr>
              <w:spacing w:after="0" w:line="240" w:lineRule="auto"/>
            </w:pPr>
            <w:r w:rsidRPr="007210C4">
              <w:rPr>
                <w:b/>
                <w:i/>
              </w:rPr>
              <w:t>p</w:t>
            </w:r>
            <w:r w:rsidRPr="007210C4">
              <w:rPr>
                <w:b/>
              </w:rPr>
              <w:t>&lt;.001</w:t>
            </w:r>
          </w:p>
        </w:tc>
        <w:tc>
          <w:tcPr>
            <w:tcW w:w="0" w:type="auto"/>
            <w:tcBorders>
              <w:top w:val="single" w:sz="4" w:space="0" w:color="auto"/>
              <w:left w:val="single" w:sz="4" w:space="0" w:color="auto"/>
              <w:bottom w:val="single" w:sz="4" w:space="0" w:color="auto"/>
              <w:right w:val="single" w:sz="4" w:space="0" w:color="auto"/>
            </w:tcBorders>
          </w:tcPr>
          <w:p w14:paraId="6728B612" w14:textId="77777777" w:rsidR="00F87B31" w:rsidRDefault="00F87B31" w:rsidP="004D4A47">
            <w:pPr>
              <w:spacing w:after="0" w:line="240" w:lineRule="auto"/>
            </w:pPr>
            <w:r w:rsidRPr="00745D74">
              <w:rPr>
                <w:i/>
              </w:rPr>
              <w:t>r</w:t>
            </w:r>
            <w:r>
              <w:t>=-.0</w:t>
            </w:r>
            <w:r w:rsidRPr="000E1A0C">
              <w:t>7</w:t>
            </w:r>
          </w:p>
          <w:p w14:paraId="1FDDC0D2" w14:textId="77777777" w:rsidR="00F87B31" w:rsidRDefault="00F87B31" w:rsidP="004D4A47">
            <w:pPr>
              <w:spacing w:after="0" w:line="240" w:lineRule="auto"/>
            </w:pPr>
            <w:r w:rsidRPr="00745D74">
              <w:rPr>
                <w:i/>
              </w:rPr>
              <w:t>p</w:t>
            </w:r>
            <w:r>
              <w:t>=</w:t>
            </w:r>
            <w:r w:rsidRPr="00CD6853">
              <w:t>.</w:t>
            </w:r>
            <w:r w:rsidRPr="00C54E35">
              <w:t>649</w:t>
            </w:r>
          </w:p>
        </w:tc>
      </w:tr>
      <w:tr w:rsidR="00F87B31" w:rsidRPr="00026FC0" w14:paraId="5567E179" w14:textId="77777777" w:rsidTr="004D4A47">
        <w:trPr>
          <w:trHeight w:val="567"/>
          <w:jc w:val="center"/>
        </w:trPr>
        <w:tc>
          <w:tcPr>
            <w:tcW w:w="0" w:type="auto"/>
            <w:tcBorders>
              <w:bottom w:val="single" w:sz="6" w:space="0" w:color="auto"/>
              <w:right w:val="single" w:sz="4" w:space="0" w:color="auto"/>
            </w:tcBorders>
            <w:vAlign w:val="center"/>
          </w:tcPr>
          <w:p w14:paraId="086A423A" w14:textId="77777777" w:rsidR="00F87B31" w:rsidRPr="00026FC0" w:rsidRDefault="00F87B31" w:rsidP="004D4A47">
            <w:pPr>
              <w:spacing w:after="0" w:line="240" w:lineRule="auto"/>
            </w:pPr>
            <w:r>
              <w:t>BDI</w:t>
            </w:r>
          </w:p>
        </w:tc>
        <w:tc>
          <w:tcPr>
            <w:tcW w:w="0" w:type="auto"/>
            <w:tcBorders>
              <w:top w:val="single" w:sz="4" w:space="0" w:color="auto"/>
              <w:left w:val="single" w:sz="4" w:space="0" w:color="auto"/>
              <w:bottom w:val="single" w:sz="4" w:space="0" w:color="auto"/>
              <w:right w:val="single" w:sz="4" w:space="0" w:color="auto"/>
            </w:tcBorders>
            <w:vAlign w:val="center"/>
          </w:tcPr>
          <w:p w14:paraId="6F7B612A"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6B4B8E01"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4C939F0B"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vAlign w:val="center"/>
          </w:tcPr>
          <w:p w14:paraId="56494B60" w14:textId="77777777" w:rsidR="00F87B31" w:rsidRPr="00026FC0"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tcPr>
          <w:p w14:paraId="54DD8EAC" w14:textId="77777777" w:rsidR="00F87B31" w:rsidRPr="00C54E35" w:rsidRDefault="00F87B31" w:rsidP="004D4A47">
            <w:pPr>
              <w:spacing w:after="0" w:line="240" w:lineRule="auto"/>
            </w:pPr>
          </w:p>
        </w:tc>
        <w:tc>
          <w:tcPr>
            <w:tcW w:w="0" w:type="auto"/>
            <w:tcBorders>
              <w:top w:val="single" w:sz="4" w:space="0" w:color="auto"/>
              <w:left w:val="single" w:sz="4" w:space="0" w:color="auto"/>
              <w:bottom w:val="single" w:sz="4" w:space="0" w:color="auto"/>
              <w:right w:val="single" w:sz="4" w:space="0" w:color="auto"/>
            </w:tcBorders>
          </w:tcPr>
          <w:p w14:paraId="52B72C6F" w14:textId="77777777" w:rsidR="00F87B31" w:rsidRDefault="00F87B31" w:rsidP="004D4A47">
            <w:pPr>
              <w:spacing w:after="0" w:line="240" w:lineRule="auto"/>
            </w:pPr>
            <w:r w:rsidRPr="00745D74">
              <w:rPr>
                <w:i/>
              </w:rPr>
              <w:t>r</w:t>
            </w:r>
            <w:r>
              <w:t>=-.25</w:t>
            </w:r>
          </w:p>
          <w:p w14:paraId="583070E5" w14:textId="77777777" w:rsidR="00F87B31" w:rsidRDefault="00F87B31" w:rsidP="004D4A47">
            <w:pPr>
              <w:spacing w:after="0" w:line="240" w:lineRule="auto"/>
            </w:pPr>
            <w:r w:rsidRPr="00745D74">
              <w:rPr>
                <w:i/>
              </w:rPr>
              <w:t>p</w:t>
            </w:r>
            <w:r>
              <w:t>=.09</w:t>
            </w:r>
          </w:p>
        </w:tc>
      </w:tr>
    </w:tbl>
    <w:p w14:paraId="0D41C876" w14:textId="77777777" w:rsidR="00F87B31" w:rsidRDefault="00F87B31" w:rsidP="00F87B31"/>
    <w:p w14:paraId="2FB400C1" w14:textId="77777777" w:rsidR="00F87B31" w:rsidRPr="00745D74" w:rsidRDefault="00F87B31" w:rsidP="00F87B31">
      <w:pPr>
        <w:autoSpaceDE w:val="0"/>
        <w:autoSpaceDN w:val="0"/>
        <w:adjustRightInd w:val="0"/>
        <w:spacing w:after="0" w:line="240" w:lineRule="auto"/>
        <w:jc w:val="left"/>
      </w:pPr>
    </w:p>
    <w:p w14:paraId="278DB432" w14:textId="77777777" w:rsidR="00F87B31" w:rsidRPr="00274A0A" w:rsidRDefault="00F87B31" w:rsidP="00F87B31">
      <w:proofErr w:type="gramStart"/>
      <w:r w:rsidRPr="00274A0A">
        <w:t xml:space="preserve">Table </w:t>
      </w:r>
      <w:r>
        <w:t>2</w:t>
      </w:r>
      <w:r w:rsidRPr="00274A0A">
        <w:t>: Correlation matrix between alcohol choice measures and questionnaires.</w:t>
      </w:r>
      <w:proofErr w:type="gramEnd"/>
      <w:r w:rsidRPr="00274A0A">
        <w:t xml:space="preserve"> </w:t>
      </w:r>
      <w:r>
        <w:t>Negative m</w:t>
      </w:r>
      <w:r w:rsidRPr="00274A0A">
        <w:t xml:space="preserve">ood induced alcohol-seeking </w:t>
      </w:r>
      <w:r>
        <w:t>scores reflect</w:t>
      </w:r>
      <w:r w:rsidRPr="00274A0A">
        <w:t xml:space="preserve"> the </w:t>
      </w:r>
      <w:r>
        <w:t>increase</w:t>
      </w:r>
      <w:r w:rsidRPr="00274A0A">
        <w:t xml:space="preserve"> in percent alcohol choice between </w:t>
      </w:r>
      <w:r>
        <w:t xml:space="preserve">the </w:t>
      </w:r>
      <w:r w:rsidRPr="00274A0A">
        <w:t>baseline and negative condition</w:t>
      </w:r>
      <w:r>
        <w:t>s</w:t>
      </w:r>
      <w:r w:rsidRPr="00274A0A">
        <w:t>. AUDIT = Alcohol Use Disorders Inventory; RFDQ = Reasons for Drinking Questionnaire; DMQ-R = Drinking Motives Questionnaire Revised; BDI = Beck’s Depression Inventory. Bold text highlights significant correlations.</w:t>
      </w:r>
    </w:p>
    <w:p w14:paraId="0246B1F7" w14:textId="77777777" w:rsidR="00F87B31" w:rsidRDefault="00F87B31" w:rsidP="00F87B31"/>
    <w:p w14:paraId="53AC9708" w14:textId="77777777" w:rsidR="00F87B31" w:rsidRDefault="00F87B31">
      <w:pPr>
        <w:spacing w:after="160" w:line="259" w:lineRule="auto"/>
        <w:jc w:val="left"/>
      </w:pPr>
    </w:p>
    <w:p w14:paraId="0FD9C065" w14:textId="6D26155D" w:rsidR="00F87B31" w:rsidRDefault="00F87B31">
      <w:pPr>
        <w:spacing w:after="160" w:line="259" w:lineRule="auto"/>
        <w:jc w:val="left"/>
        <w:rPr>
          <w:rFonts w:eastAsia="Times New Roman" w:cs="Times New Roman"/>
          <w:b/>
          <w:lang w:eastAsia="en-GB"/>
        </w:rPr>
      </w:pPr>
      <w:r>
        <w:rPr>
          <w:rFonts w:eastAsia="Times New Roman" w:cs="Times New Roman"/>
          <w:b/>
          <w:lang w:eastAsia="en-GB"/>
        </w:rPr>
        <w:br w:type="page"/>
      </w:r>
    </w:p>
    <w:p w14:paraId="1599EF5E" w14:textId="53DDB957" w:rsidR="00F87B31" w:rsidRDefault="00F87B31">
      <w:pPr>
        <w:spacing w:after="160" w:line="259" w:lineRule="auto"/>
        <w:jc w:val="left"/>
        <w:rPr>
          <w:rFonts w:eastAsia="Times New Roman" w:cs="Times New Roman"/>
          <w:b/>
          <w:lang w:eastAsia="en-GB"/>
        </w:rPr>
      </w:pPr>
      <w:bookmarkStart w:id="0" w:name="_GoBack"/>
      <w:bookmarkEnd w:id="0"/>
      <w:r>
        <w:rPr>
          <w:noProof/>
          <w:lang w:eastAsia="en-GB"/>
        </w:rPr>
        <w:lastRenderedPageBreak/>
        <w:drawing>
          <wp:inline distT="0" distB="0" distL="0" distR="0" wp14:anchorId="2FEFAB13" wp14:editId="003BD8B3">
            <wp:extent cx="5731510" cy="4570907"/>
            <wp:effectExtent l="0" t="0" r="2540" b="1270"/>
            <wp:docPr id="1" name="Picture 1" descr="C:\Lee Hogarth Exeter\PhD students\Lorna Hardy\2. Negative mood effect on alcohol-seeking\Write up\Experimental and Clinical Psychopharmacology\REVISION\Figure 1 - Combin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ee Hogarth Exeter\PhD students\Lorna Hardy\2. Negative mood effect on alcohol-seeking\Write up\Experimental and Clinical Psychopharmacology\REVISION\Figure 1 - Combined.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570907"/>
                    </a:xfrm>
                    <a:prstGeom prst="rect">
                      <a:avLst/>
                    </a:prstGeom>
                    <a:noFill/>
                    <a:ln>
                      <a:noFill/>
                    </a:ln>
                  </pic:spPr>
                </pic:pic>
              </a:graphicData>
            </a:graphic>
          </wp:inline>
        </w:drawing>
      </w:r>
    </w:p>
    <w:p w14:paraId="6C416BD4" w14:textId="77777777" w:rsidR="00DC2D8B" w:rsidRPr="00F87B31" w:rsidRDefault="00DC2D8B" w:rsidP="00DC2D8B">
      <w:pPr>
        <w:pStyle w:val="Heading3"/>
      </w:pPr>
      <w:r w:rsidRPr="00F87B31">
        <w:t>Figure 1</w:t>
      </w:r>
    </w:p>
    <w:p w14:paraId="24D29BC1" w14:textId="77777777" w:rsidR="00DC2D8B" w:rsidRPr="00F87B31" w:rsidRDefault="00DC2D8B" w:rsidP="00DC2D8B">
      <w:r w:rsidRPr="00F87B31">
        <w:t xml:space="preserve">A: Procedure used to test the impact of negative and positive mood induction on alcohol choice. At baseline, alcohol choice was measured by preference to select for enlargement alcohol versus food related thumbnail images in two-alternative forced choice trials. Negative mood was then induced by depressive statements and music (Barber’s Adagio for Strings) before alcohol choice was tested again in the same way. Positive mood was then induced by positive statements and music (Mozart’s </w:t>
      </w:r>
      <w:proofErr w:type="spellStart"/>
      <w:r w:rsidRPr="00F87B31">
        <w:t>Eine</w:t>
      </w:r>
      <w:proofErr w:type="spellEnd"/>
      <w:r w:rsidRPr="00F87B31">
        <w:t xml:space="preserve"> </w:t>
      </w:r>
      <w:proofErr w:type="spellStart"/>
      <w:r w:rsidRPr="00F87B31">
        <w:t>Kleine</w:t>
      </w:r>
      <w:proofErr w:type="spellEnd"/>
      <w:r w:rsidRPr="00F87B31">
        <w:t xml:space="preserve"> </w:t>
      </w:r>
      <w:proofErr w:type="spellStart"/>
      <w:r w:rsidRPr="00F87B31">
        <w:t>Nachtmusik</w:t>
      </w:r>
      <w:proofErr w:type="spellEnd"/>
      <w:r w:rsidRPr="00F87B31">
        <w:t xml:space="preserve">) before alcohol choice was tested again in the same way. Subjective mood was reported on a 1-9 scale from 1=‘happy’, 5=‘neutral’, 9=‘sad’ between each successive stage of the procedure. The key question was whether negative mood would increase percent alcohol choice relative to baseline and the positive condition, validating this experimental model of mood-induced </w:t>
      </w:r>
      <w:r w:rsidRPr="00F87B31">
        <w:lastRenderedPageBreak/>
        <w:t>alcohol-seeking in hazardous drinkers. B: Subjective mood during the baseline, negative and positive mood induction blocks, separated by gender. Results indicate that negative mood increased sadness and positive mood induction increased happiness, relative to baseline, and there were no gender effects or interactions. C: Percent alcohol versus food choice in the baseline, negative and positive mood induction blocks separated by gender. Results indicated that negative mood induction increased alcohol choice relative to the baseline, positive mood induction returned alcohol choice to baseline, and there were no gender effects or interactions.</w:t>
      </w:r>
    </w:p>
    <w:p w14:paraId="5E9F7EB2" w14:textId="2BCF7440" w:rsidR="00023B05" w:rsidRPr="00F87B31" w:rsidRDefault="00023B05" w:rsidP="00E260AC"/>
    <w:sectPr w:rsidR="00023B05" w:rsidRPr="00F87B31">
      <w:headerReference w:type="default" r:id="rId2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D51AC7" w15:done="0"/>
  <w15:commentEx w15:paraId="55E5DA5D" w15:done="0"/>
  <w15:commentEx w15:paraId="4736DBF4" w15:done="0"/>
  <w15:commentEx w15:paraId="35D1B556" w15:done="0"/>
  <w15:commentEx w15:paraId="45E00987" w15:done="0"/>
  <w15:commentEx w15:paraId="142BB3EE" w15:done="0"/>
  <w15:commentEx w15:paraId="47FBD677" w15:done="0"/>
  <w15:commentEx w15:paraId="1CC3C621" w15:done="0"/>
  <w15:commentEx w15:paraId="17945BB4" w15:done="0"/>
  <w15:commentEx w15:paraId="3249CE6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BFA653" w14:textId="77777777" w:rsidR="00305B10" w:rsidRDefault="00305B10" w:rsidP="00E260AC">
      <w:r>
        <w:separator/>
      </w:r>
    </w:p>
  </w:endnote>
  <w:endnote w:type="continuationSeparator" w:id="0">
    <w:p w14:paraId="4BAA43AB" w14:textId="77777777" w:rsidR="00305B10" w:rsidRDefault="00305B10" w:rsidP="00E26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68408F" w14:textId="77777777" w:rsidR="00305B10" w:rsidRDefault="00305B10" w:rsidP="00E260AC">
      <w:r>
        <w:separator/>
      </w:r>
    </w:p>
  </w:footnote>
  <w:footnote w:type="continuationSeparator" w:id="0">
    <w:p w14:paraId="40ED6877" w14:textId="77777777" w:rsidR="00305B10" w:rsidRDefault="00305B10" w:rsidP="00E260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341547"/>
      <w:docPartObj>
        <w:docPartGallery w:val="Page Numbers (Top of Page)"/>
        <w:docPartUnique/>
      </w:docPartObj>
    </w:sdtPr>
    <w:sdtEndPr>
      <w:rPr>
        <w:noProof/>
      </w:rPr>
    </w:sdtEndPr>
    <w:sdtContent>
      <w:p w14:paraId="768C74F6" w14:textId="77777777" w:rsidR="003D5147" w:rsidRDefault="003D5147" w:rsidP="0076745E">
        <w:pPr>
          <w:pStyle w:val="Header"/>
          <w:jc w:val="right"/>
        </w:pPr>
        <w:r>
          <w:fldChar w:fldCharType="begin"/>
        </w:r>
        <w:r>
          <w:instrText xml:space="preserve"> PAGE   \* MERGEFORMAT </w:instrText>
        </w:r>
        <w:r>
          <w:fldChar w:fldCharType="separate"/>
        </w:r>
        <w:r w:rsidR="00F87B31">
          <w:rPr>
            <w:noProof/>
          </w:rPr>
          <w:t>23</w:t>
        </w:r>
        <w:r>
          <w:rPr>
            <w:noProof/>
          </w:rPr>
          <w:fldChar w:fldCharType="end"/>
        </w:r>
      </w:p>
    </w:sdtContent>
  </w:sdt>
  <w:p w14:paraId="056FF908" w14:textId="77777777" w:rsidR="003D5147" w:rsidRDefault="003D5147" w:rsidP="00E260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B62EE"/>
    <w:multiLevelType w:val="hybridMultilevel"/>
    <w:tmpl w:val="0E5E6F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7955F90"/>
    <w:multiLevelType w:val="hybridMultilevel"/>
    <w:tmpl w:val="71D44498"/>
    <w:lvl w:ilvl="0" w:tplc="4CB8898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naHardy">
    <w15:presenceInfo w15:providerId="None" w15:userId="LornaHar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i Clinical Psychophar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9rw2f5ewwxae0fvjx25x5ta9wfwdvaf0x&quot;&gt;references&lt;record-ids&gt;&lt;item&gt;287&lt;/item&gt;&lt;item&gt;1416&lt;/item&gt;&lt;item&gt;1529&lt;/item&gt;&lt;item&gt;1686&lt;/item&gt;&lt;item&gt;1768&lt;/item&gt;&lt;item&gt;2055&lt;/item&gt;&lt;item&gt;3686&lt;/item&gt;&lt;item&gt;3776&lt;/item&gt;&lt;item&gt;3963&lt;/item&gt;&lt;item&gt;3973&lt;/item&gt;&lt;item&gt;4055&lt;/item&gt;&lt;item&gt;4409&lt;/item&gt;&lt;item&gt;4467&lt;/item&gt;&lt;item&gt;4885&lt;/item&gt;&lt;item&gt;5042&lt;/item&gt;&lt;item&gt;5559&lt;/item&gt;&lt;item&gt;5680&lt;/item&gt;&lt;item&gt;5688&lt;/item&gt;&lt;item&gt;5689&lt;/item&gt;&lt;item&gt;5690&lt;/item&gt;&lt;item&gt;5715&lt;/item&gt;&lt;item&gt;5802&lt;/item&gt;&lt;item&gt;5891&lt;/item&gt;&lt;item&gt;5893&lt;/item&gt;&lt;item&gt;5910&lt;/item&gt;&lt;item&gt;5927&lt;/item&gt;&lt;item&gt;5928&lt;/item&gt;&lt;item&gt;5929&lt;/item&gt;&lt;item&gt;5931&lt;/item&gt;&lt;item&gt;5932&lt;/item&gt;&lt;item&gt;5978&lt;/item&gt;&lt;item&gt;6023&lt;/item&gt;&lt;item&gt;6166&lt;/item&gt;&lt;item&gt;6184&lt;/item&gt;&lt;item&gt;6185&lt;/item&gt;&lt;item&gt;6187&lt;/item&gt;&lt;item&gt;6189&lt;/item&gt;&lt;item&gt;6190&lt;/item&gt;&lt;item&gt;6475&lt;/item&gt;&lt;item&gt;6479&lt;/item&gt;&lt;item&gt;6482&lt;/item&gt;&lt;item&gt;6483&lt;/item&gt;&lt;item&gt;6493&lt;/item&gt;&lt;item&gt;6501&lt;/item&gt;&lt;item&gt;6538&lt;/item&gt;&lt;item&gt;6594&lt;/item&gt;&lt;item&gt;6958&lt;/item&gt;&lt;item&gt;6959&lt;/item&gt;&lt;item&gt;6994&lt;/item&gt;&lt;item&gt;7059&lt;/item&gt;&lt;item&gt;7061&lt;/item&gt;&lt;item&gt;7123&lt;/item&gt;&lt;/record-ids&gt;&lt;/item&gt;&lt;/Libraries&gt;"/>
  </w:docVars>
  <w:rsids>
    <w:rsidRoot w:val="00BA657B"/>
    <w:rsid w:val="00002257"/>
    <w:rsid w:val="000046F8"/>
    <w:rsid w:val="00004B6A"/>
    <w:rsid w:val="0000725D"/>
    <w:rsid w:val="00015A84"/>
    <w:rsid w:val="000173AE"/>
    <w:rsid w:val="00020D70"/>
    <w:rsid w:val="00023B05"/>
    <w:rsid w:val="00025FB4"/>
    <w:rsid w:val="000316D4"/>
    <w:rsid w:val="00033072"/>
    <w:rsid w:val="00033BC2"/>
    <w:rsid w:val="00041007"/>
    <w:rsid w:val="000503AE"/>
    <w:rsid w:val="00054680"/>
    <w:rsid w:val="00054A0E"/>
    <w:rsid w:val="00056721"/>
    <w:rsid w:val="00056BDF"/>
    <w:rsid w:val="00062104"/>
    <w:rsid w:val="0006265F"/>
    <w:rsid w:val="0006421A"/>
    <w:rsid w:val="000664F0"/>
    <w:rsid w:val="000705D6"/>
    <w:rsid w:val="00073E0C"/>
    <w:rsid w:val="00077566"/>
    <w:rsid w:val="000779A8"/>
    <w:rsid w:val="00084E5A"/>
    <w:rsid w:val="00086B36"/>
    <w:rsid w:val="0008702A"/>
    <w:rsid w:val="000873A4"/>
    <w:rsid w:val="00087712"/>
    <w:rsid w:val="00090D12"/>
    <w:rsid w:val="00091FC6"/>
    <w:rsid w:val="00095F61"/>
    <w:rsid w:val="00097F63"/>
    <w:rsid w:val="000A275F"/>
    <w:rsid w:val="000B224C"/>
    <w:rsid w:val="000B2B59"/>
    <w:rsid w:val="000B5408"/>
    <w:rsid w:val="000B6DF6"/>
    <w:rsid w:val="000B7CCB"/>
    <w:rsid w:val="000C44E1"/>
    <w:rsid w:val="000C553D"/>
    <w:rsid w:val="000C74EC"/>
    <w:rsid w:val="000C7E06"/>
    <w:rsid w:val="000D0954"/>
    <w:rsid w:val="000D0EC0"/>
    <w:rsid w:val="000D23DE"/>
    <w:rsid w:val="000D3018"/>
    <w:rsid w:val="000D47F9"/>
    <w:rsid w:val="000D5BBD"/>
    <w:rsid w:val="000D65D0"/>
    <w:rsid w:val="000E5FC3"/>
    <w:rsid w:val="000E636A"/>
    <w:rsid w:val="000E6BD0"/>
    <w:rsid w:val="000F0EF2"/>
    <w:rsid w:val="000F1818"/>
    <w:rsid w:val="000F1F27"/>
    <w:rsid w:val="000F3151"/>
    <w:rsid w:val="000F363C"/>
    <w:rsid w:val="000F58CC"/>
    <w:rsid w:val="000F5B45"/>
    <w:rsid w:val="00107EFE"/>
    <w:rsid w:val="001109A1"/>
    <w:rsid w:val="0011209F"/>
    <w:rsid w:val="00112E25"/>
    <w:rsid w:val="00112F5C"/>
    <w:rsid w:val="0011512D"/>
    <w:rsid w:val="00117BB3"/>
    <w:rsid w:val="00121846"/>
    <w:rsid w:val="001224FA"/>
    <w:rsid w:val="0012453A"/>
    <w:rsid w:val="001305D6"/>
    <w:rsid w:val="00130CDF"/>
    <w:rsid w:val="00131B19"/>
    <w:rsid w:val="001349FB"/>
    <w:rsid w:val="00137B77"/>
    <w:rsid w:val="0014116C"/>
    <w:rsid w:val="0014195B"/>
    <w:rsid w:val="00141B20"/>
    <w:rsid w:val="00141C5E"/>
    <w:rsid w:val="00150CC0"/>
    <w:rsid w:val="00153B96"/>
    <w:rsid w:val="00155949"/>
    <w:rsid w:val="001625D2"/>
    <w:rsid w:val="00162E1F"/>
    <w:rsid w:val="0016328E"/>
    <w:rsid w:val="00170E83"/>
    <w:rsid w:val="0017148A"/>
    <w:rsid w:val="00171821"/>
    <w:rsid w:val="00173CD0"/>
    <w:rsid w:val="001741C4"/>
    <w:rsid w:val="0017527E"/>
    <w:rsid w:val="0017587F"/>
    <w:rsid w:val="0017704E"/>
    <w:rsid w:val="001776EF"/>
    <w:rsid w:val="00177843"/>
    <w:rsid w:val="00190FB1"/>
    <w:rsid w:val="001945D6"/>
    <w:rsid w:val="00195339"/>
    <w:rsid w:val="001966C1"/>
    <w:rsid w:val="001A26D3"/>
    <w:rsid w:val="001A2BFF"/>
    <w:rsid w:val="001A2EF2"/>
    <w:rsid w:val="001A36B8"/>
    <w:rsid w:val="001A54F1"/>
    <w:rsid w:val="001A6440"/>
    <w:rsid w:val="001B191A"/>
    <w:rsid w:val="001C0BF1"/>
    <w:rsid w:val="001C10B4"/>
    <w:rsid w:val="001C1853"/>
    <w:rsid w:val="001C2DD5"/>
    <w:rsid w:val="001C63C6"/>
    <w:rsid w:val="001C6C19"/>
    <w:rsid w:val="001C7E32"/>
    <w:rsid w:val="001D254D"/>
    <w:rsid w:val="001D2B53"/>
    <w:rsid w:val="001D58B6"/>
    <w:rsid w:val="001E371D"/>
    <w:rsid w:val="001E6731"/>
    <w:rsid w:val="001F29F3"/>
    <w:rsid w:val="001F316B"/>
    <w:rsid w:val="001F46E9"/>
    <w:rsid w:val="001F4775"/>
    <w:rsid w:val="0020087B"/>
    <w:rsid w:val="002076F0"/>
    <w:rsid w:val="0021571F"/>
    <w:rsid w:val="00220AF9"/>
    <w:rsid w:val="00222A18"/>
    <w:rsid w:val="00225FF8"/>
    <w:rsid w:val="00231354"/>
    <w:rsid w:val="0023166C"/>
    <w:rsid w:val="00231CB6"/>
    <w:rsid w:val="00234926"/>
    <w:rsid w:val="0023577A"/>
    <w:rsid w:val="00240B0F"/>
    <w:rsid w:val="002444F2"/>
    <w:rsid w:val="0024544E"/>
    <w:rsid w:val="002455C1"/>
    <w:rsid w:val="00250300"/>
    <w:rsid w:val="00251322"/>
    <w:rsid w:val="00257316"/>
    <w:rsid w:val="00260512"/>
    <w:rsid w:val="0027475E"/>
    <w:rsid w:val="00277154"/>
    <w:rsid w:val="00277436"/>
    <w:rsid w:val="00281F45"/>
    <w:rsid w:val="002841FA"/>
    <w:rsid w:val="00285E58"/>
    <w:rsid w:val="002905EB"/>
    <w:rsid w:val="00293DB8"/>
    <w:rsid w:val="00296FDD"/>
    <w:rsid w:val="00297394"/>
    <w:rsid w:val="002A1338"/>
    <w:rsid w:val="002A22C3"/>
    <w:rsid w:val="002A248C"/>
    <w:rsid w:val="002A4918"/>
    <w:rsid w:val="002A5888"/>
    <w:rsid w:val="002A74DC"/>
    <w:rsid w:val="002B4BC1"/>
    <w:rsid w:val="002B6EB2"/>
    <w:rsid w:val="002C10D0"/>
    <w:rsid w:val="002C1BB7"/>
    <w:rsid w:val="002C2B30"/>
    <w:rsid w:val="002C313C"/>
    <w:rsid w:val="002C477E"/>
    <w:rsid w:val="002C558F"/>
    <w:rsid w:val="002C559D"/>
    <w:rsid w:val="002C5861"/>
    <w:rsid w:val="002C586F"/>
    <w:rsid w:val="002D0121"/>
    <w:rsid w:val="002D1075"/>
    <w:rsid w:val="002D2524"/>
    <w:rsid w:val="002D37C4"/>
    <w:rsid w:val="002D4580"/>
    <w:rsid w:val="002E0BB6"/>
    <w:rsid w:val="002E139F"/>
    <w:rsid w:val="002E38AD"/>
    <w:rsid w:val="002E416C"/>
    <w:rsid w:val="002E5496"/>
    <w:rsid w:val="002E757C"/>
    <w:rsid w:val="002E7CB2"/>
    <w:rsid w:val="002F0BBD"/>
    <w:rsid w:val="002F6AA9"/>
    <w:rsid w:val="00305B10"/>
    <w:rsid w:val="00311B54"/>
    <w:rsid w:val="00312CB2"/>
    <w:rsid w:val="0031354E"/>
    <w:rsid w:val="003150A8"/>
    <w:rsid w:val="0031778A"/>
    <w:rsid w:val="00322F19"/>
    <w:rsid w:val="0032557C"/>
    <w:rsid w:val="00326049"/>
    <w:rsid w:val="003264A0"/>
    <w:rsid w:val="00327342"/>
    <w:rsid w:val="0033081C"/>
    <w:rsid w:val="003319B7"/>
    <w:rsid w:val="0033698B"/>
    <w:rsid w:val="00341282"/>
    <w:rsid w:val="00341835"/>
    <w:rsid w:val="00343976"/>
    <w:rsid w:val="00346717"/>
    <w:rsid w:val="00350C9C"/>
    <w:rsid w:val="00352695"/>
    <w:rsid w:val="00357B8E"/>
    <w:rsid w:val="0036278B"/>
    <w:rsid w:val="00363F2D"/>
    <w:rsid w:val="0036583C"/>
    <w:rsid w:val="003724EF"/>
    <w:rsid w:val="00372731"/>
    <w:rsid w:val="00372DCE"/>
    <w:rsid w:val="003751AF"/>
    <w:rsid w:val="003763EB"/>
    <w:rsid w:val="00377A0B"/>
    <w:rsid w:val="003846FC"/>
    <w:rsid w:val="00385412"/>
    <w:rsid w:val="00386553"/>
    <w:rsid w:val="00387077"/>
    <w:rsid w:val="003957D5"/>
    <w:rsid w:val="003975C5"/>
    <w:rsid w:val="003979CF"/>
    <w:rsid w:val="003A0F53"/>
    <w:rsid w:val="003A495C"/>
    <w:rsid w:val="003A6637"/>
    <w:rsid w:val="003A68C6"/>
    <w:rsid w:val="003A73D8"/>
    <w:rsid w:val="003B10CF"/>
    <w:rsid w:val="003B2ABB"/>
    <w:rsid w:val="003B320C"/>
    <w:rsid w:val="003B41FA"/>
    <w:rsid w:val="003B713D"/>
    <w:rsid w:val="003B758A"/>
    <w:rsid w:val="003C6201"/>
    <w:rsid w:val="003C64F7"/>
    <w:rsid w:val="003D19E6"/>
    <w:rsid w:val="003D5147"/>
    <w:rsid w:val="003E16AA"/>
    <w:rsid w:val="003E1776"/>
    <w:rsid w:val="003E4FF2"/>
    <w:rsid w:val="003E7122"/>
    <w:rsid w:val="003F3851"/>
    <w:rsid w:val="003F4022"/>
    <w:rsid w:val="003F4E4D"/>
    <w:rsid w:val="00400415"/>
    <w:rsid w:val="00402C1E"/>
    <w:rsid w:val="00403E58"/>
    <w:rsid w:val="00405644"/>
    <w:rsid w:val="0040717E"/>
    <w:rsid w:val="00407DE8"/>
    <w:rsid w:val="00410F19"/>
    <w:rsid w:val="00411836"/>
    <w:rsid w:val="004120A8"/>
    <w:rsid w:val="00412DE7"/>
    <w:rsid w:val="00414374"/>
    <w:rsid w:val="004158D4"/>
    <w:rsid w:val="00416482"/>
    <w:rsid w:val="0041668D"/>
    <w:rsid w:val="0041718B"/>
    <w:rsid w:val="00417210"/>
    <w:rsid w:val="004179F1"/>
    <w:rsid w:val="00420326"/>
    <w:rsid w:val="00423212"/>
    <w:rsid w:val="0042438C"/>
    <w:rsid w:val="0042482D"/>
    <w:rsid w:val="00430750"/>
    <w:rsid w:val="00433F7F"/>
    <w:rsid w:val="00435B5E"/>
    <w:rsid w:val="00441319"/>
    <w:rsid w:val="00443A90"/>
    <w:rsid w:val="0044501D"/>
    <w:rsid w:val="004475DA"/>
    <w:rsid w:val="004478D6"/>
    <w:rsid w:val="00452523"/>
    <w:rsid w:val="00452E02"/>
    <w:rsid w:val="004544CD"/>
    <w:rsid w:val="0045790B"/>
    <w:rsid w:val="00460386"/>
    <w:rsid w:val="004624E8"/>
    <w:rsid w:val="00467374"/>
    <w:rsid w:val="00467F98"/>
    <w:rsid w:val="00471A28"/>
    <w:rsid w:val="00472F5A"/>
    <w:rsid w:val="004736C4"/>
    <w:rsid w:val="0048027C"/>
    <w:rsid w:val="00480D25"/>
    <w:rsid w:val="004845ED"/>
    <w:rsid w:val="00485E65"/>
    <w:rsid w:val="00487937"/>
    <w:rsid w:val="00494C83"/>
    <w:rsid w:val="004A0130"/>
    <w:rsid w:val="004A05BB"/>
    <w:rsid w:val="004A11B8"/>
    <w:rsid w:val="004A2071"/>
    <w:rsid w:val="004A7D6B"/>
    <w:rsid w:val="004B2B26"/>
    <w:rsid w:val="004B6778"/>
    <w:rsid w:val="004C6201"/>
    <w:rsid w:val="004C66A6"/>
    <w:rsid w:val="004C7A2B"/>
    <w:rsid w:val="004D2D5E"/>
    <w:rsid w:val="004D5B4B"/>
    <w:rsid w:val="004E0FE2"/>
    <w:rsid w:val="004E1B33"/>
    <w:rsid w:val="004E1FAB"/>
    <w:rsid w:val="004E2C90"/>
    <w:rsid w:val="004E2EAD"/>
    <w:rsid w:val="004E31B0"/>
    <w:rsid w:val="004E419B"/>
    <w:rsid w:val="004E6B15"/>
    <w:rsid w:val="004F2624"/>
    <w:rsid w:val="004F262C"/>
    <w:rsid w:val="004F5A21"/>
    <w:rsid w:val="004F5DC0"/>
    <w:rsid w:val="00501FF4"/>
    <w:rsid w:val="005061AD"/>
    <w:rsid w:val="0051048B"/>
    <w:rsid w:val="00510E4B"/>
    <w:rsid w:val="00511B35"/>
    <w:rsid w:val="0051351E"/>
    <w:rsid w:val="0051549F"/>
    <w:rsid w:val="00522161"/>
    <w:rsid w:val="005236C8"/>
    <w:rsid w:val="00524116"/>
    <w:rsid w:val="0052480E"/>
    <w:rsid w:val="0052695D"/>
    <w:rsid w:val="00530F0D"/>
    <w:rsid w:val="0053287E"/>
    <w:rsid w:val="00534FB1"/>
    <w:rsid w:val="005407D8"/>
    <w:rsid w:val="00541CFD"/>
    <w:rsid w:val="005425A6"/>
    <w:rsid w:val="0054631C"/>
    <w:rsid w:val="005506B6"/>
    <w:rsid w:val="0055536A"/>
    <w:rsid w:val="00557C5B"/>
    <w:rsid w:val="00560342"/>
    <w:rsid w:val="00570F23"/>
    <w:rsid w:val="005718A8"/>
    <w:rsid w:val="00572823"/>
    <w:rsid w:val="00575BFF"/>
    <w:rsid w:val="005805A1"/>
    <w:rsid w:val="00580F59"/>
    <w:rsid w:val="0058219D"/>
    <w:rsid w:val="00584687"/>
    <w:rsid w:val="00584716"/>
    <w:rsid w:val="00591D5E"/>
    <w:rsid w:val="00591D82"/>
    <w:rsid w:val="005953A4"/>
    <w:rsid w:val="005A4840"/>
    <w:rsid w:val="005A773D"/>
    <w:rsid w:val="005A7FF6"/>
    <w:rsid w:val="005B2F91"/>
    <w:rsid w:val="005B3CE2"/>
    <w:rsid w:val="005B492B"/>
    <w:rsid w:val="005B56E0"/>
    <w:rsid w:val="005C13EE"/>
    <w:rsid w:val="005D1137"/>
    <w:rsid w:val="005D45E7"/>
    <w:rsid w:val="005D4B51"/>
    <w:rsid w:val="005D6036"/>
    <w:rsid w:val="005D694C"/>
    <w:rsid w:val="005D75B4"/>
    <w:rsid w:val="005E10E4"/>
    <w:rsid w:val="005E115B"/>
    <w:rsid w:val="005E5916"/>
    <w:rsid w:val="005F047A"/>
    <w:rsid w:val="005F09D5"/>
    <w:rsid w:val="005F50A7"/>
    <w:rsid w:val="005F5C52"/>
    <w:rsid w:val="005F6170"/>
    <w:rsid w:val="005F646C"/>
    <w:rsid w:val="00602685"/>
    <w:rsid w:val="006037A3"/>
    <w:rsid w:val="00604120"/>
    <w:rsid w:val="00604DEA"/>
    <w:rsid w:val="006107F1"/>
    <w:rsid w:val="00610D81"/>
    <w:rsid w:val="00612673"/>
    <w:rsid w:val="00613858"/>
    <w:rsid w:val="00613909"/>
    <w:rsid w:val="0062275C"/>
    <w:rsid w:val="00623816"/>
    <w:rsid w:val="00626457"/>
    <w:rsid w:val="00631ECB"/>
    <w:rsid w:val="00636443"/>
    <w:rsid w:val="00640108"/>
    <w:rsid w:val="00644027"/>
    <w:rsid w:val="00644ED6"/>
    <w:rsid w:val="00646EFE"/>
    <w:rsid w:val="0065088D"/>
    <w:rsid w:val="00653EB5"/>
    <w:rsid w:val="00656285"/>
    <w:rsid w:val="00656359"/>
    <w:rsid w:val="00660519"/>
    <w:rsid w:val="00670DD9"/>
    <w:rsid w:val="0067521C"/>
    <w:rsid w:val="00676EF6"/>
    <w:rsid w:val="00680BBE"/>
    <w:rsid w:val="006831F0"/>
    <w:rsid w:val="0068338C"/>
    <w:rsid w:val="00692995"/>
    <w:rsid w:val="006A286D"/>
    <w:rsid w:val="006A6ED6"/>
    <w:rsid w:val="006A79E9"/>
    <w:rsid w:val="006B7BB0"/>
    <w:rsid w:val="006C06C5"/>
    <w:rsid w:val="006D1FDC"/>
    <w:rsid w:val="006D3A64"/>
    <w:rsid w:val="006D3E4B"/>
    <w:rsid w:val="006D4012"/>
    <w:rsid w:val="006D486F"/>
    <w:rsid w:val="006D5C76"/>
    <w:rsid w:val="006E3E4A"/>
    <w:rsid w:val="006E45A0"/>
    <w:rsid w:val="006E63D1"/>
    <w:rsid w:val="006F0474"/>
    <w:rsid w:val="006F7BC3"/>
    <w:rsid w:val="006F7F0C"/>
    <w:rsid w:val="00700DA1"/>
    <w:rsid w:val="007019CE"/>
    <w:rsid w:val="007041F3"/>
    <w:rsid w:val="00705AA8"/>
    <w:rsid w:val="00706617"/>
    <w:rsid w:val="00715F50"/>
    <w:rsid w:val="007227E8"/>
    <w:rsid w:val="0072347E"/>
    <w:rsid w:val="007238CF"/>
    <w:rsid w:val="00724E6C"/>
    <w:rsid w:val="00725D91"/>
    <w:rsid w:val="00726B08"/>
    <w:rsid w:val="00727724"/>
    <w:rsid w:val="00732F15"/>
    <w:rsid w:val="007362F4"/>
    <w:rsid w:val="00737125"/>
    <w:rsid w:val="0074447C"/>
    <w:rsid w:val="007468E1"/>
    <w:rsid w:val="00747FEF"/>
    <w:rsid w:val="007520B7"/>
    <w:rsid w:val="00753DE6"/>
    <w:rsid w:val="00760038"/>
    <w:rsid w:val="00762D88"/>
    <w:rsid w:val="0076337B"/>
    <w:rsid w:val="0076494C"/>
    <w:rsid w:val="00765104"/>
    <w:rsid w:val="00765AC1"/>
    <w:rsid w:val="0076745E"/>
    <w:rsid w:val="00771133"/>
    <w:rsid w:val="00772FB8"/>
    <w:rsid w:val="00774BDA"/>
    <w:rsid w:val="00774C1F"/>
    <w:rsid w:val="00775298"/>
    <w:rsid w:val="00775EC6"/>
    <w:rsid w:val="00775FCA"/>
    <w:rsid w:val="00782AE6"/>
    <w:rsid w:val="00794D1E"/>
    <w:rsid w:val="00794F27"/>
    <w:rsid w:val="007972E5"/>
    <w:rsid w:val="007A0DF8"/>
    <w:rsid w:val="007A1781"/>
    <w:rsid w:val="007B33FE"/>
    <w:rsid w:val="007B45CE"/>
    <w:rsid w:val="007B5C25"/>
    <w:rsid w:val="007C3FCB"/>
    <w:rsid w:val="007C4F68"/>
    <w:rsid w:val="007C7531"/>
    <w:rsid w:val="007D0F53"/>
    <w:rsid w:val="007D66DF"/>
    <w:rsid w:val="007D746C"/>
    <w:rsid w:val="007E22C6"/>
    <w:rsid w:val="007E24EA"/>
    <w:rsid w:val="007E3295"/>
    <w:rsid w:val="007E412B"/>
    <w:rsid w:val="007E61D6"/>
    <w:rsid w:val="007F1959"/>
    <w:rsid w:val="007F2D6A"/>
    <w:rsid w:val="007F2E0E"/>
    <w:rsid w:val="007F2EAB"/>
    <w:rsid w:val="007F5D18"/>
    <w:rsid w:val="0080024D"/>
    <w:rsid w:val="00800A73"/>
    <w:rsid w:val="008073D0"/>
    <w:rsid w:val="008104BE"/>
    <w:rsid w:val="0081598D"/>
    <w:rsid w:val="0081682B"/>
    <w:rsid w:val="008210EB"/>
    <w:rsid w:val="0082159B"/>
    <w:rsid w:val="0082247E"/>
    <w:rsid w:val="00822B43"/>
    <w:rsid w:val="00822F43"/>
    <w:rsid w:val="008322CD"/>
    <w:rsid w:val="00834A9A"/>
    <w:rsid w:val="008355DE"/>
    <w:rsid w:val="00837E43"/>
    <w:rsid w:val="0084295F"/>
    <w:rsid w:val="00844C8F"/>
    <w:rsid w:val="00845700"/>
    <w:rsid w:val="00847987"/>
    <w:rsid w:val="0085095A"/>
    <w:rsid w:val="00850C02"/>
    <w:rsid w:val="00855E81"/>
    <w:rsid w:val="00857954"/>
    <w:rsid w:val="00864F9F"/>
    <w:rsid w:val="00870498"/>
    <w:rsid w:val="00871EAF"/>
    <w:rsid w:val="0087451C"/>
    <w:rsid w:val="008805E0"/>
    <w:rsid w:val="008834D8"/>
    <w:rsid w:val="00883514"/>
    <w:rsid w:val="00886E49"/>
    <w:rsid w:val="00887105"/>
    <w:rsid w:val="008879C2"/>
    <w:rsid w:val="00891FBF"/>
    <w:rsid w:val="00892D8F"/>
    <w:rsid w:val="00897CB0"/>
    <w:rsid w:val="008A3E91"/>
    <w:rsid w:val="008A57D5"/>
    <w:rsid w:val="008A707B"/>
    <w:rsid w:val="008C527B"/>
    <w:rsid w:val="008C6950"/>
    <w:rsid w:val="008D15F5"/>
    <w:rsid w:val="008D263C"/>
    <w:rsid w:val="008D58FB"/>
    <w:rsid w:val="008D6015"/>
    <w:rsid w:val="008D69E7"/>
    <w:rsid w:val="008D774C"/>
    <w:rsid w:val="008E0C2A"/>
    <w:rsid w:val="008E25BD"/>
    <w:rsid w:val="008E3001"/>
    <w:rsid w:val="008E397E"/>
    <w:rsid w:val="008E57E1"/>
    <w:rsid w:val="008F41B2"/>
    <w:rsid w:val="00902816"/>
    <w:rsid w:val="00902EF2"/>
    <w:rsid w:val="0091149A"/>
    <w:rsid w:val="009117B1"/>
    <w:rsid w:val="00911A1D"/>
    <w:rsid w:val="00912220"/>
    <w:rsid w:val="00914627"/>
    <w:rsid w:val="009179E4"/>
    <w:rsid w:val="009264D7"/>
    <w:rsid w:val="00927B0D"/>
    <w:rsid w:val="00930F4D"/>
    <w:rsid w:val="0093676E"/>
    <w:rsid w:val="00942CFF"/>
    <w:rsid w:val="00946D1C"/>
    <w:rsid w:val="00952910"/>
    <w:rsid w:val="00956B3D"/>
    <w:rsid w:val="00956DA1"/>
    <w:rsid w:val="009577D3"/>
    <w:rsid w:val="00957CDD"/>
    <w:rsid w:val="00960416"/>
    <w:rsid w:val="009635CC"/>
    <w:rsid w:val="00965F3B"/>
    <w:rsid w:val="00970E86"/>
    <w:rsid w:val="00975066"/>
    <w:rsid w:val="009760F5"/>
    <w:rsid w:val="00982992"/>
    <w:rsid w:val="009833FF"/>
    <w:rsid w:val="009849E9"/>
    <w:rsid w:val="0098508D"/>
    <w:rsid w:val="00986431"/>
    <w:rsid w:val="00986E01"/>
    <w:rsid w:val="00990341"/>
    <w:rsid w:val="0099091B"/>
    <w:rsid w:val="009A120B"/>
    <w:rsid w:val="009B28F3"/>
    <w:rsid w:val="009C089A"/>
    <w:rsid w:val="009C1655"/>
    <w:rsid w:val="009C32B4"/>
    <w:rsid w:val="009C59EE"/>
    <w:rsid w:val="009D22C7"/>
    <w:rsid w:val="009D6CEE"/>
    <w:rsid w:val="009E0BCD"/>
    <w:rsid w:val="009E1DA3"/>
    <w:rsid w:val="009E2B9D"/>
    <w:rsid w:val="009E3B2F"/>
    <w:rsid w:val="009E7538"/>
    <w:rsid w:val="009F1AEE"/>
    <w:rsid w:val="009F4C1F"/>
    <w:rsid w:val="009F5AAB"/>
    <w:rsid w:val="00A01CB6"/>
    <w:rsid w:val="00A02689"/>
    <w:rsid w:val="00A041FA"/>
    <w:rsid w:val="00A23C44"/>
    <w:rsid w:val="00A30BB8"/>
    <w:rsid w:val="00A3382B"/>
    <w:rsid w:val="00A33F28"/>
    <w:rsid w:val="00A3470F"/>
    <w:rsid w:val="00A36BB4"/>
    <w:rsid w:val="00A42A48"/>
    <w:rsid w:val="00A4437E"/>
    <w:rsid w:val="00A4586D"/>
    <w:rsid w:val="00A5046D"/>
    <w:rsid w:val="00A5217B"/>
    <w:rsid w:val="00A52FEC"/>
    <w:rsid w:val="00A53D92"/>
    <w:rsid w:val="00A5502E"/>
    <w:rsid w:val="00A557D9"/>
    <w:rsid w:val="00A64F69"/>
    <w:rsid w:val="00A653BF"/>
    <w:rsid w:val="00A670EB"/>
    <w:rsid w:val="00A6731E"/>
    <w:rsid w:val="00A70A74"/>
    <w:rsid w:val="00A71B93"/>
    <w:rsid w:val="00A7362D"/>
    <w:rsid w:val="00A7664D"/>
    <w:rsid w:val="00A81422"/>
    <w:rsid w:val="00A821CF"/>
    <w:rsid w:val="00A83C6A"/>
    <w:rsid w:val="00A8696E"/>
    <w:rsid w:val="00A87013"/>
    <w:rsid w:val="00A87152"/>
    <w:rsid w:val="00A90991"/>
    <w:rsid w:val="00A93EEF"/>
    <w:rsid w:val="00A948F1"/>
    <w:rsid w:val="00A94CD8"/>
    <w:rsid w:val="00AA134A"/>
    <w:rsid w:val="00AA1552"/>
    <w:rsid w:val="00AB29A4"/>
    <w:rsid w:val="00AB495A"/>
    <w:rsid w:val="00AB4E8F"/>
    <w:rsid w:val="00AB5372"/>
    <w:rsid w:val="00AB75AD"/>
    <w:rsid w:val="00AC1562"/>
    <w:rsid w:val="00AC3579"/>
    <w:rsid w:val="00AC36E5"/>
    <w:rsid w:val="00AC775B"/>
    <w:rsid w:val="00AD0A90"/>
    <w:rsid w:val="00AD1C45"/>
    <w:rsid w:val="00AD5797"/>
    <w:rsid w:val="00AE1CBA"/>
    <w:rsid w:val="00AE5F26"/>
    <w:rsid w:val="00AE6ABF"/>
    <w:rsid w:val="00B0067F"/>
    <w:rsid w:val="00B0299B"/>
    <w:rsid w:val="00B1037F"/>
    <w:rsid w:val="00B1681E"/>
    <w:rsid w:val="00B16D17"/>
    <w:rsid w:val="00B21AE1"/>
    <w:rsid w:val="00B22BBA"/>
    <w:rsid w:val="00B22E0A"/>
    <w:rsid w:val="00B24F8C"/>
    <w:rsid w:val="00B30588"/>
    <w:rsid w:val="00B3736E"/>
    <w:rsid w:val="00B40F8E"/>
    <w:rsid w:val="00B414C7"/>
    <w:rsid w:val="00B45A71"/>
    <w:rsid w:val="00B509DA"/>
    <w:rsid w:val="00B514C6"/>
    <w:rsid w:val="00B5458F"/>
    <w:rsid w:val="00B61889"/>
    <w:rsid w:val="00B62C26"/>
    <w:rsid w:val="00B67ADD"/>
    <w:rsid w:val="00B70869"/>
    <w:rsid w:val="00B70C13"/>
    <w:rsid w:val="00B720A2"/>
    <w:rsid w:val="00B72230"/>
    <w:rsid w:val="00B733C2"/>
    <w:rsid w:val="00B73DAB"/>
    <w:rsid w:val="00B815B1"/>
    <w:rsid w:val="00B853B9"/>
    <w:rsid w:val="00B867CC"/>
    <w:rsid w:val="00B91986"/>
    <w:rsid w:val="00B93338"/>
    <w:rsid w:val="00B93B3B"/>
    <w:rsid w:val="00B93FC9"/>
    <w:rsid w:val="00B950A2"/>
    <w:rsid w:val="00BA1793"/>
    <w:rsid w:val="00BA3E2C"/>
    <w:rsid w:val="00BA5272"/>
    <w:rsid w:val="00BA60EB"/>
    <w:rsid w:val="00BA657B"/>
    <w:rsid w:val="00BB07FD"/>
    <w:rsid w:val="00BB2F78"/>
    <w:rsid w:val="00BB6847"/>
    <w:rsid w:val="00BC0F9E"/>
    <w:rsid w:val="00BC2275"/>
    <w:rsid w:val="00BD3ACD"/>
    <w:rsid w:val="00BD42ED"/>
    <w:rsid w:val="00BD634D"/>
    <w:rsid w:val="00BD65A7"/>
    <w:rsid w:val="00BD6F5B"/>
    <w:rsid w:val="00BE168F"/>
    <w:rsid w:val="00BE1BAB"/>
    <w:rsid w:val="00BE22CD"/>
    <w:rsid w:val="00BE28BC"/>
    <w:rsid w:val="00BE305E"/>
    <w:rsid w:val="00BE30F6"/>
    <w:rsid w:val="00BE4D82"/>
    <w:rsid w:val="00BF1207"/>
    <w:rsid w:val="00BF13AE"/>
    <w:rsid w:val="00BF1445"/>
    <w:rsid w:val="00BF1CA3"/>
    <w:rsid w:val="00BF46A7"/>
    <w:rsid w:val="00C02451"/>
    <w:rsid w:val="00C039FE"/>
    <w:rsid w:val="00C0464A"/>
    <w:rsid w:val="00C05D9C"/>
    <w:rsid w:val="00C10503"/>
    <w:rsid w:val="00C106D9"/>
    <w:rsid w:val="00C137FD"/>
    <w:rsid w:val="00C13846"/>
    <w:rsid w:val="00C13DFB"/>
    <w:rsid w:val="00C151F8"/>
    <w:rsid w:val="00C21462"/>
    <w:rsid w:val="00C23636"/>
    <w:rsid w:val="00C25413"/>
    <w:rsid w:val="00C256BD"/>
    <w:rsid w:val="00C27315"/>
    <w:rsid w:val="00C30925"/>
    <w:rsid w:val="00C31578"/>
    <w:rsid w:val="00C332E9"/>
    <w:rsid w:val="00C33B57"/>
    <w:rsid w:val="00C33C22"/>
    <w:rsid w:val="00C33F2D"/>
    <w:rsid w:val="00C374EF"/>
    <w:rsid w:val="00C376D3"/>
    <w:rsid w:val="00C45C3D"/>
    <w:rsid w:val="00C52CAB"/>
    <w:rsid w:val="00C5430B"/>
    <w:rsid w:val="00C60641"/>
    <w:rsid w:val="00C6354F"/>
    <w:rsid w:val="00C65EEE"/>
    <w:rsid w:val="00C704E4"/>
    <w:rsid w:val="00C72BA4"/>
    <w:rsid w:val="00C735AC"/>
    <w:rsid w:val="00C73DBE"/>
    <w:rsid w:val="00C7783D"/>
    <w:rsid w:val="00C824ED"/>
    <w:rsid w:val="00C83C11"/>
    <w:rsid w:val="00C845C9"/>
    <w:rsid w:val="00C853F6"/>
    <w:rsid w:val="00C85C89"/>
    <w:rsid w:val="00C85CDC"/>
    <w:rsid w:val="00C87050"/>
    <w:rsid w:val="00C87EBB"/>
    <w:rsid w:val="00C94ADF"/>
    <w:rsid w:val="00C9668C"/>
    <w:rsid w:val="00C96B90"/>
    <w:rsid w:val="00C975B9"/>
    <w:rsid w:val="00C97D0C"/>
    <w:rsid w:val="00CA2199"/>
    <w:rsid w:val="00CB0E28"/>
    <w:rsid w:val="00CB116B"/>
    <w:rsid w:val="00CB28CF"/>
    <w:rsid w:val="00CB5169"/>
    <w:rsid w:val="00CB5B14"/>
    <w:rsid w:val="00CB622E"/>
    <w:rsid w:val="00CC0B9E"/>
    <w:rsid w:val="00CC0EA9"/>
    <w:rsid w:val="00CC15E6"/>
    <w:rsid w:val="00CC1966"/>
    <w:rsid w:val="00CC6B05"/>
    <w:rsid w:val="00CC7CB1"/>
    <w:rsid w:val="00CD45C8"/>
    <w:rsid w:val="00CD6BA9"/>
    <w:rsid w:val="00CE1345"/>
    <w:rsid w:val="00CE589D"/>
    <w:rsid w:val="00CF4ECC"/>
    <w:rsid w:val="00CF525C"/>
    <w:rsid w:val="00D0028D"/>
    <w:rsid w:val="00D015EA"/>
    <w:rsid w:val="00D01635"/>
    <w:rsid w:val="00D04166"/>
    <w:rsid w:val="00D06716"/>
    <w:rsid w:val="00D06A0E"/>
    <w:rsid w:val="00D1117E"/>
    <w:rsid w:val="00D12772"/>
    <w:rsid w:val="00D14063"/>
    <w:rsid w:val="00D14BE6"/>
    <w:rsid w:val="00D14C6E"/>
    <w:rsid w:val="00D15C19"/>
    <w:rsid w:val="00D17CA0"/>
    <w:rsid w:val="00D26013"/>
    <w:rsid w:val="00D26D60"/>
    <w:rsid w:val="00D27B31"/>
    <w:rsid w:val="00D30209"/>
    <w:rsid w:val="00D34F3B"/>
    <w:rsid w:val="00D3580B"/>
    <w:rsid w:val="00D432C2"/>
    <w:rsid w:val="00D44ED3"/>
    <w:rsid w:val="00D46834"/>
    <w:rsid w:val="00D468B9"/>
    <w:rsid w:val="00D4788A"/>
    <w:rsid w:val="00D50044"/>
    <w:rsid w:val="00D53E59"/>
    <w:rsid w:val="00D555A1"/>
    <w:rsid w:val="00D65EB2"/>
    <w:rsid w:val="00D665F2"/>
    <w:rsid w:val="00D70BF5"/>
    <w:rsid w:val="00D727F6"/>
    <w:rsid w:val="00D7479E"/>
    <w:rsid w:val="00D74E93"/>
    <w:rsid w:val="00D809AC"/>
    <w:rsid w:val="00D81541"/>
    <w:rsid w:val="00D84929"/>
    <w:rsid w:val="00D84D3C"/>
    <w:rsid w:val="00D920F0"/>
    <w:rsid w:val="00D95017"/>
    <w:rsid w:val="00D97190"/>
    <w:rsid w:val="00DA14B0"/>
    <w:rsid w:val="00DA253E"/>
    <w:rsid w:val="00DA2EAE"/>
    <w:rsid w:val="00DA60F1"/>
    <w:rsid w:val="00DA67A9"/>
    <w:rsid w:val="00DB120E"/>
    <w:rsid w:val="00DB2577"/>
    <w:rsid w:val="00DB39FD"/>
    <w:rsid w:val="00DC1D4A"/>
    <w:rsid w:val="00DC1EB5"/>
    <w:rsid w:val="00DC2D8B"/>
    <w:rsid w:val="00DC53E2"/>
    <w:rsid w:val="00DD3953"/>
    <w:rsid w:val="00DD3FD0"/>
    <w:rsid w:val="00DD57A8"/>
    <w:rsid w:val="00DE4980"/>
    <w:rsid w:val="00DE55D3"/>
    <w:rsid w:val="00DE56C8"/>
    <w:rsid w:val="00DE7CBD"/>
    <w:rsid w:val="00DF07C8"/>
    <w:rsid w:val="00DF1298"/>
    <w:rsid w:val="00DF3B06"/>
    <w:rsid w:val="00E03B77"/>
    <w:rsid w:val="00E03D7E"/>
    <w:rsid w:val="00E04B66"/>
    <w:rsid w:val="00E05AAC"/>
    <w:rsid w:val="00E06F33"/>
    <w:rsid w:val="00E11024"/>
    <w:rsid w:val="00E1146A"/>
    <w:rsid w:val="00E12FC5"/>
    <w:rsid w:val="00E15D96"/>
    <w:rsid w:val="00E232CC"/>
    <w:rsid w:val="00E260AC"/>
    <w:rsid w:val="00E2621F"/>
    <w:rsid w:val="00E2697F"/>
    <w:rsid w:val="00E27C00"/>
    <w:rsid w:val="00E317B9"/>
    <w:rsid w:val="00E31D2B"/>
    <w:rsid w:val="00E35323"/>
    <w:rsid w:val="00E36309"/>
    <w:rsid w:val="00E41F25"/>
    <w:rsid w:val="00E42C90"/>
    <w:rsid w:val="00E45BDE"/>
    <w:rsid w:val="00E467B5"/>
    <w:rsid w:val="00E4766D"/>
    <w:rsid w:val="00E52C26"/>
    <w:rsid w:val="00E57A7D"/>
    <w:rsid w:val="00E57F5D"/>
    <w:rsid w:val="00E611B4"/>
    <w:rsid w:val="00E63700"/>
    <w:rsid w:val="00E63E2D"/>
    <w:rsid w:val="00E65502"/>
    <w:rsid w:val="00E6610B"/>
    <w:rsid w:val="00E66572"/>
    <w:rsid w:val="00E72577"/>
    <w:rsid w:val="00E74C0F"/>
    <w:rsid w:val="00E75982"/>
    <w:rsid w:val="00E76DE4"/>
    <w:rsid w:val="00E7704A"/>
    <w:rsid w:val="00E77182"/>
    <w:rsid w:val="00E84CBE"/>
    <w:rsid w:val="00E84EB8"/>
    <w:rsid w:val="00E85563"/>
    <w:rsid w:val="00E872B7"/>
    <w:rsid w:val="00E87DA5"/>
    <w:rsid w:val="00E914F1"/>
    <w:rsid w:val="00E91611"/>
    <w:rsid w:val="00E9251A"/>
    <w:rsid w:val="00E9344C"/>
    <w:rsid w:val="00E9405F"/>
    <w:rsid w:val="00E97CBE"/>
    <w:rsid w:val="00EA0422"/>
    <w:rsid w:val="00EA533C"/>
    <w:rsid w:val="00EA71E3"/>
    <w:rsid w:val="00EB15E3"/>
    <w:rsid w:val="00EB19ED"/>
    <w:rsid w:val="00EB34AB"/>
    <w:rsid w:val="00EB62D1"/>
    <w:rsid w:val="00EC0BEB"/>
    <w:rsid w:val="00EC1804"/>
    <w:rsid w:val="00EC244F"/>
    <w:rsid w:val="00EC43B3"/>
    <w:rsid w:val="00EC5BF7"/>
    <w:rsid w:val="00ED1B12"/>
    <w:rsid w:val="00EE0804"/>
    <w:rsid w:val="00EE1103"/>
    <w:rsid w:val="00EE333D"/>
    <w:rsid w:val="00EE61AC"/>
    <w:rsid w:val="00EF1461"/>
    <w:rsid w:val="00EF44C3"/>
    <w:rsid w:val="00EF6656"/>
    <w:rsid w:val="00EF70C0"/>
    <w:rsid w:val="00EF776F"/>
    <w:rsid w:val="00EF7B2F"/>
    <w:rsid w:val="00F003E0"/>
    <w:rsid w:val="00F00719"/>
    <w:rsid w:val="00F00B43"/>
    <w:rsid w:val="00F016D4"/>
    <w:rsid w:val="00F0173F"/>
    <w:rsid w:val="00F0510B"/>
    <w:rsid w:val="00F05CF9"/>
    <w:rsid w:val="00F079AF"/>
    <w:rsid w:val="00F13747"/>
    <w:rsid w:val="00F160BC"/>
    <w:rsid w:val="00F4043F"/>
    <w:rsid w:val="00F4074F"/>
    <w:rsid w:val="00F418A4"/>
    <w:rsid w:val="00F473A5"/>
    <w:rsid w:val="00F47950"/>
    <w:rsid w:val="00F47AA4"/>
    <w:rsid w:val="00F51735"/>
    <w:rsid w:val="00F5264E"/>
    <w:rsid w:val="00F53FA9"/>
    <w:rsid w:val="00F67DF4"/>
    <w:rsid w:val="00F712DA"/>
    <w:rsid w:val="00F71EDC"/>
    <w:rsid w:val="00F72765"/>
    <w:rsid w:val="00F7675C"/>
    <w:rsid w:val="00F82228"/>
    <w:rsid w:val="00F83490"/>
    <w:rsid w:val="00F843AD"/>
    <w:rsid w:val="00F85264"/>
    <w:rsid w:val="00F86EE2"/>
    <w:rsid w:val="00F87B31"/>
    <w:rsid w:val="00F9458A"/>
    <w:rsid w:val="00FA0333"/>
    <w:rsid w:val="00FA104F"/>
    <w:rsid w:val="00FA1174"/>
    <w:rsid w:val="00FA1E02"/>
    <w:rsid w:val="00FA2771"/>
    <w:rsid w:val="00FB6B33"/>
    <w:rsid w:val="00FB7DF6"/>
    <w:rsid w:val="00FC1D21"/>
    <w:rsid w:val="00FC42FB"/>
    <w:rsid w:val="00FC5279"/>
    <w:rsid w:val="00FD24EC"/>
    <w:rsid w:val="00FD6131"/>
    <w:rsid w:val="00FF053E"/>
    <w:rsid w:val="00FF268B"/>
    <w:rsid w:val="00FF2CC0"/>
    <w:rsid w:val="00FF3739"/>
    <w:rsid w:val="00FF4F33"/>
    <w:rsid w:val="00FF58E1"/>
    <w:rsid w:val="00FF69E3"/>
    <w:rsid w:val="00FF6B32"/>
    <w:rsid w:val="00FF7F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C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0AC"/>
    <w:pPr>
      <w:spacing w:after="240" w:line="480" w:lineRule="auto"/>
      <w:jc w:val="both"/>
    </w:pPr>
    <w:rPr>
      <w:sz w:val="24"/>
      <w:szCs w:val="24"/>
    </w:rPr>
  </w:style>
  <w:style w:type="paragraph" w:styleId="Heading1">
    <w:name w:val="heading 1"/>
    <w:basedOn w:val="Normal"/>
    <w:next w:val="Normal"/>
    <w:link w:val="Heading1Char"/>
    <w:uiPriority w:val="9"/>
    <w:qFormat/>
    <w:rsid w:val="00E27C00"/>
    <w:pPr>
      <w:spacing w:after="120" w:line="360" w:lineRule="auto"/>
      <w:jc w:val="center"/>
      <w:outlineLvl w:val="0"/>
    </w:pPr>
    <w:rPr>
      <w:rFonts w:eastAsia="Times New Roman" w:cs="Times New Roman"/>
      <w:sz w:val="28"/>
      <w:lang w:eastAsia="en-GB"/>
    </w:rPr>
  </w:style>
  <w:style w:type="paragraph" w:styleId="Heading2">
    <w:name w:val="heading 2"/>
    <w:basedOn w:val="Normal"/>
    <w:next w:val="Normal"/>
    <w:link w:val="Heading2Char"/>
    <w:uiPriority w:val="9"/>
    <w:unhideWhenUsed/>
    <w:qFormat/>
    <w:rsid w:val="00644ED6"/>
    <w:pPr>
      <w:spacing w:after="120"/>
      <w:jc w:val="center"/>
      <w:outlineLvl w:val="1"/>
    </w:pPr>
    <w:rPr>
      <w:rFonts w:eastAsia="Times New Roman" w:cs="Times New Roman"/>
      <w:b/>
      <w:lang w:eastAsia="en-GB"/>
    </w:rPr>
  </w:style>
  <w:style w:type="paragraph" w:styleId="Heading3">
    <w:name w:val="heading 3"/>
    <w:basedOn w:val="Heading2"/>
    <w:next w:val="Normal"/>
    <w:link w:val="Heading3Char"/>
    <w:uiPriority w:val="9"/>
    <w:unhideWhenUsed/>
    <w:qFormat/>
    <w:rsid w:val="005B3CE2"/>
    <w:pPr>
      <w:spacing w:after="240" w:line="240" w:lineRule="auto"/>
      <w:jc w:val="left"/>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8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025FB4"/>
    <w:pPr>
      <w:spacing w:line="240" w:lineRule="auto"/>
    </w:pPr>
    <w:rPr>
      <w:sz w:val="20"/>
      <w:szCs w:val="20"/>
    </w:rPr>
  </w:style>
  <w:style w:type="character" w:customStyle="1" w:styleId="CommentTextChar">
    <w:name w:val="Comment Text Char"/>
    <w:basedOn w:val="DefaultParagraphFont"/>
    <w:link w:val="CommentText"/>
    <w:uiPriority w:val="99"/>
    <w:rsid w:val="00025FB4"/>
    <w:rPr>
      <w:sz w:val="20"/>
      <w:szCs w:val="20"/>
    </w:rPr>
  </w:style>
  <w:style w:type="character" w:styleId="CommentReference">
    <w:name w:val="annotation reference"/>
    <w:basedOn w:val="DefaultParagraphFont"/>
    <w:uiPriority w:val="99"/>
    <w:semiHidden/>
    <w:unhideWhenUsed/>
    <w:rsid w:val="00025FB4"/>
    <w:rPr>
      <w:sz w:val="16"/>
      <w:szCs w:val="16"/>
    </w:rPr>
  </w:style>
  <w:style w:type="paragraph" w:styleId="BalloonText">
    <w:name w:val="Balloon Text"/>
    <w:basedOn w:val="Normal"/>
    <w:link w:val="BalloonTextChar"/>
    <w:uiPriority w:val="99"/>
    <w:semiHidden/>
    <w:unhideWhenUsed/>
    <w:rsid w:val="00025F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5FB4"/>
    <w:rPr>
      <w:rFonts w:ascii="Segoe UI" w:hAnsi="Segoe UI" w:cs="Segoe UI"/>
      <w:sz w:val="18"/>
      <w:szCs w:val="18"/>
    </w:rPr>
  </w:style>
  <w:style w:type="paragraph" w:customStyle="1" w:styleId="EndNoteBibliographyTitle">
    <w:name w:val="EndNote Bibliography Title"/>
    <w:basedOn w:val="Normal"/>
    <w:link w:val="EndNoteBibliographyTitleChar"/>
    <w:rsid w:val="0091149A"/>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91149A"/>
    <w:rPr>
      <w:rFonts w:ascii="Calibri" w:hAnsi="Calibri"/>
      <w:noProof/>
      <w:szCs w:val="24"/>
      <w:lang w:val="en-US"/>
    </w:rPr>
  </w:style>
  <w:style w:type="paragraph" w:customStyle="1" w:styleId="EndNoteBibliography">
    <w:name w:val="EndNote Bibliography"/>
    <w:basedOn w:val="Normal"/>
    <w:link w:val="EndNoteBibliographyChar"/>
    <w:rsid w:val="0091149A"/>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91149A"/>
    <w:rPr>
      <w:rFonts w:ascii="Calibri" w:hAnsi="Calibri"/>
      <w:noProof/>
      <w:szCs w:val="24"/>
      <w:lang w:val="en-US"/>
    </w:rPr>
  </w:style>
  <w:style w:type="paragraph" w:styleId="ListParagraph">
    <w:name w:val="List Paragraph"/>
    <w:basedOn w:val="Normal"/>
    <w:uiPriority w:val="34"/>
    <w:qFormat/>
    <w:rsid w:val="00613858"/>
    <w:pPr>
      <w:ind w:left="720"/>
      <w:contextualSpacing/>
    </w:pPr>
  </w:style>
  <w:style w:type="character" w:customStyle="1" w:styleId="Heading1Char">
    <w:name w:val="Heading 1 Char"/>
    <w:basedOn w:val="DefaultParagraphFont"/>
    <w:link w:val="Heading1"/>
    <w:uiPriority w:val="9"/>
    <w:rsid w:val="00E27C00"/>
    <w:rPr>
      <w:rFonts w:eastAsia="Times New Roman" w:cs="Times New Roman"/>
      <w:sz w:val="28"/>
      <w:szCs w:val="24"/>
      <w:lang w:eastAsia="en-GB"/>
    </w:rPr>
  </w:style>
  <w:style w:type="character" w:customStyle="1" w:styleId="Heading2Char">
    <w:name w:val="Heading 2 Char"/>
    <w:basedOn w:val="DefaultParagraphFont"/>
    <w:link w:val="Heading2"/>
    <w:uiPriority w:val="9"/>
    <w:rsid w:val="00644ED6"/>
    <w:rPr>
      <w:rFonts w:eastAsia="Times New Roman" w:cs="Times New Roman"/>
      <w:b/>
      <w:sz w:val="24"/>
      <w:szCs w:val="24"/>
      <w:lang w:eastAsia="en-GB"/>
    </w:rPr>
  </w:style>
  <w:style w:type="character" w:customStyle="1" w:styleId="Heading3Char">
    <w:name w:val="Heading 3 Char"/>
    <w:basedOn w:val="DefaultParagraphFont"/>
    <w:link w:val="Heading3"/>
    <w:uiPriority w:val="9"/>
    <w:rsid w:val="005B3CE2"/>
    <w:rPr>
      <w:rFonts w:eastAsia="Times New Roman" w:cs="Times New Roman"/>
      <w:sz w:val="24"/>
      <w:szCs w:val="24"/>
      <w:lang w:eastAsia="en-GB"/>
    </w:rPr>
  </w:style>
  <w:style w:type="character" w:customStyle="1" w:styleId="apple-converted-space">
    <w:name w:val="apple-converted-space"/>
    <w:basedOn w:val="DefaultParagraphFont"/>
    <w:rsid w:val="00C25413"/>
  </w:style>
  <w:style w:type="character" w:styleId="Strong">
    <w:name w:val="Strong"/>
    <w:basedOn w:val="DefaultParagraphFont"/>
    <w:uiPriority w:val="22"/>
    <w:qFormat/>
    <w:rsid w:val="00C25413"/>
    <w:rPr>
      <w:b/>
      <w:bCs/>
    </w:rPr>
  </w:style>
  <w:style w:type="paragraph" w:styleId="Header">
    <w:name w:val="header"/>
    <w:basedOn w:val="Normal"/>
    <w:link w:val="HeaderChar"/>
    <w:uiPriority w:val="99"/>
    <w:unhideWhenUsed/>
    <w:rsid w:val="00530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F0D"/>
  </w:style>
  <w:style w:type="paragraph" w:styleId="Footer">
    <w:name w:val="footer"/>
    <w:basedOn w:val="Normal"/>
    <w:link w:val="FooterChar"/>
    <w:uiPriority w:val="99"/>
    <w:unhideWhenUsed/>
    <w:rsid w:val="00530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F0D"/>
  </w:style>
  <w:style w:type="paragraph" w:styleId="CommentSubject">
    <w:name w:val="annotation subject"/>
    <w:basedOn w:val="CommentText"/>
    <w:next w:val="CommentText"/>
    <w:link w:val="CommentSubjectChar"/>
    <w:uiPriority w:val="99"/>
    <w:semiHidden/>
    <w:unhideWhenUsed/>
    <w:rsid w:val="004624E8"/>
    <w:rPr>
      <w:b/>
      <w:bCs/>
    </w:rPr>
  </w:style>
  <w:style w:type="character" w:customStyle="1" w:styleId="CommentSubjectChar">
    <w:name w:val="Comment Subject Char"/>
    <w:basedOn w:val="CommentTextChar"/>
    <w:link w:val="CommentSubject"/>
    <w:uiPriority w:val="99"/>
    <w:semiHidden/>
    <w:rsid w:val="004624E8"/>
    <w:rPr>
      <w:b/>
      <w:bCs/>
      <w:sz w:val="20"/>
      <w:szCs w:val="20"/>
    </w:rPr>
  </w:style>
  <w:style w:type="character" w:styleId="Hyperlink">
    <w:name w:val="Hyperlink"/>
    <w:basedOn w:val="DefaultParagraphFont"/>
    <w:uiPriority w:val="99"/>
    <w:unhideWhenUsed/>
    <w:rsid w:val="00B40F8E"/>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0AC"/>
    <w:pPr>
      <w:spacing w:after="240" w:line="480" w:lineRule="auto"/>
      <w:jc w:val="both"/>
    </w:pPr>
    <w:rPr>
      <w:sz w:val="24"/>
      <w:szCs w:val="24"/>
    </w:rPr>
  </w:style>
  <w:style w:type="paragraph" w:styleId="Heading1">
    <w:name w:val="heading 1"/>
    <w:basedOn w:val="Normal"/>
    <w:next w:val="Normal"/>
    <w:link w:val="Heading1Char"/>
    <w:uiPriority w:val="9"/>
    <w:qFormat/>
    <w:rsid w:val="00E27C00"/>
    <w:pPr>
      <w:spacing w:after="120" w:line="360" w:lineRule="auto"/>
      <w:jc w:val="center"/>
      <w:outlineLvl w:val="0"/>
    </w:pPr>
    <w:rPr>
      <w:rFonts w:eastAsia="Times New Roman" w:cs="Times New Roman"/>
      <w:sz w:val="28"/>
      <w:lang w:eastAsia="en-GB"/>
    </w:rPr>
  </w:style>
  <w:style w:type="paragraph" w:styleId="Heading2">
    <w:name w:val="heading 2"/>
    <w:basedOn w:val="Normal"/>
    <w:next w:val="Normal"/>
    <w:link w:val="Heading2Char"/>
    <w:uiPriority w:val="9"/>
    <w:unhideWhenUsed/>
    <w:qFormat/>
    <w:rsid w:val="00644ED6"/>
    <w:pPr>
      <w:spacing w:after="120"/>
      <w:jc w:val="center"/>
      <w:outlineLvl w:val="1"/>
    </w:pPr>
    <w:rPr>
      <w:rFonts w:eastAsia="Times New Roman" w:cs="Times New Roman"/>
      <w:b/>
      <w:lang w:eastAsia="en-GB"/>
    </w:rPr>
  </w:style>
  <w:style w:type="paragraph" w:styleId="Heading3">
    <w:name w:val="heading 3"/>
    <w:basedOn w:val="Heading2"/>
    <w:next w:val="Normal"/>
    <w:link w:val="Heading3Char"/>
    <w:uiPriority w:val="9"/>
    <w:unhideWhenUsed/>
    <w:qFormat/>
    <w:rsid w:val="005B3CE2"/>
    <w:pPr>
      <w:spacing w:after="240" w:line="240" w:lineRule="auto"/>
      <w:jc w:val="left"/>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8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025FB4"/>
    <w:pPr>
      <w:spacing w:line="240" w:lineRule="auto"/>
    </w:pPr>
    <w:rPr>
      <w:sz w:val="20"/>
      <w:szCs w:val="20"/>
    </w:rPr>
  </w:style>
  <w:style w:type="character" w:customStyle="1" w:styleId="CommentTextChar">
    <w:name w:val="Comment Text Char"/>
    <w:basedOn w:val="DefaultParagraphFont"/>
    <w:link w:val="CommentText"/>
    <w:uiPriority w:val="99"/>
    <w:rsid w:val="00025FB4"/>
    <w:rPr>
      <w:sz w:val="20"/>
      <w:szCs w:val="20"/>
    </w:rPr>
  </w:style>
  <w:style w:type="character" w:styleId="CommentReference">
    <w:name w:val="annotation reference"/>
    <w:basedOn w:val="DefaultParagraphFont"/>
    <w:uiPriority w:val="99"/>
    <w:semiHidden/>
    <w:unhideWhenUsed/>
    <w:rsid w:val="00025FB4"/>
    <w:rPr>
      <w:sz w:val="16"/>
      <w:szCs w:val="16"/>
    </w:rPr>
  </w:style>
  <w:style w:type="paragraph" w:styleId="BalloonText">
    <w:name w:val="Balloon Text"/>
    <w:basedOn w:val="Normal"/>
    <w:link w:val="BalloonTextChar"/>
    <w:uiPriority w:val="99"/>
    <w:semiHidden/>
    <w:unhideWhenUsed/>
    <w:rsid w:val="00025F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5FB4"/>
    <w:rPr>
      <w:rFonts w:ascii="Segoe UI" w:hAnsi="Segoe UI" w:cs="Segoe UI"/>
      <w:sz w:val="18"/>
      <w:szCs w:val="18"/>
    </w:rPr>
  </w:style>
  <w:style w:type="paragraph" w:customStyle="1" w:styleId="EndNoteBibliographyTitle">
    <w:name w:val="EndNote Bibliography Title"/>
    <w:basedOn w:val="Normal"/>
    <w:link w:val="EndNoteBibliographyTitleChar"/>
    <w:rsid w:val="0091149A"/>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91149A"/>
    <w:rPr>
      <w:rFonts w:ascii="Calibri" w:hAnsi="Calibri"/>
      <w:noProof/>
      <w:szCs w:val="24"/>
      <w:lang w:val="en-US"/>
    </w:rPr>
  </w:style>
  <w:style w:type="paragraph" w:customStyle="1" w:styleId="EndNoteBibliography">
    <w:name w:val="EndNote Bibliography"/>
    <w:basedOn w:val="Normal"/>
    <w:link w:val="EndNoteBibliographyChar"/>
    <w:rsid w:val="0091149A"/>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91149A"/>
    <w:rPr>
      <w:rFonts w:ascii="Calibri" w:hAnsi="Calibri"/>
      <w:noProof/>
      <w:szCs w:val="24"/>
      <w:lang w:val="en-US"/>
    </w:rPr>
  </w:style>
  <w:style w:type="paragraph" w:styleId="ListParagraph">
    <w:name w:val="List Paragraph"/>
    <w:basedOn w:val="Normal"/>
    <w:uiPriority w:val="34"/>
    <w:qFormat/>
    <w:rsid w:val="00613858"/>
    <w:pPr>
      <w:ind w:left="720"/>
      <w:contextualSpacing/>
    </w:pPr>
  </w:style>
  <w:style w:type="character" w:customStyle="1" w:styleId="Heading1Char">
    <w:name w:val="Heading 1 Char"/>
    <w:basedOn w:val="DefaultParagraphFont"/>
    <w:link w:val="Heading1"/>
    <w:uiPriority w:val="9"/>
    <w:rsid w:val="00E27C00"/>
    <w:rPr>
      <w:rFonts w:eastAsia="Times New Roman" w:cs="Times New Roman"/>
      <w:sz w:val="28"/>
      <w:szCs w:val="24"/>
      <w:lang w:eastAsia="en-GB"/>
    </w:rPr>
  </w:style>
  <w:style w:type="character" w:customStyle="1" w:styleId="Heading2Char">
    <w:name w:val="Heading 2 Char"/>
    <w:basedOn w:val="DefaultParagraphFont"/>
    <w:link w:val="Heading2"/>
    <w:uiPriority w:val="9"/>
    <w:rsid w:val="00644ED6"/>
    <w:rPr>
      <w:rFonts w:eastAsia="Times New Roman" w:cs="Times New Roman"/>
      <w:b/>
      <w:sz w:val="24"/>
      <w:szCs w:val="24"/>
      <w:lang w:eastAsia="en-GB"/>
    </w:rPr>
  </w:style>
  <w:style w:type="character" w:customStyle="1" w:styleId="Heading3Char">
    <w:name w:val="Heading 3 Char"/>
    <w:basedOn w:val="DefaultParagraphFont"/>
    <w:link w:val="Heading3"/>
    <w:uiPriority w:val="9"/>
    <w:rsid w:val="005B3CE2"/>
    <w:rPr>
      <w:rFonts w:eastAsia="Times New Roman" w:cs="Times New Roman"/>
      <w:sz w:val="24"/>
      <w:szCs w:val="24"/>
      <w:lang w:eastAsia="en-GB"/>
    </w:rPr>
  </w:style>
  <w:style w:type="character" w:customStyle="1" w:styleId="apple-converted-space">
    <w:name w:val="apple-converted-space"/>
    <w:basedOn w:val="DefaultParagraphFont"/>
    <w:rsid w:val="00C25413"/>
  </w:style>
  <w:style w:type="character" w:styleId="Strong">
    <w:name w:val="Strong"/>
    <w:basedOn w:val="DefaultParagraphFont"/>
    <w:uiPriority w:val="22"/>
    <w:qFormat/>
    <w:rsid w:val="00C25413"/>
    <w:rPr>
      <w:b/>
      <w:bCs/>
    </w:rPr>
  </w:style>
  <w:style w:type="paragraph" w:styleId="Header">
    <w:name w:val="header"/>
    <w:basedOn w:val="Normal"/>
    <w:link w:val="HeaderChar"/>
    <w:uiPriority w:val="99"/>
    <w:unhideWhenUsed/>
    <w:rsid w:val="00530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F0D"/>
  </w:style>
  <w:style w:type="paragraph" w:styleId="Footer">
    <w:name w:val="footer"/>
    <w:basedOn w:val="Normal"/>
    <w:link w:val="FooterChar"/>
    <w:uiPriority w:val="99"/>
    <w:unhideWhenUsed/>
    <w:rsid w:val="00530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F0D"/>
  </w:style>
  <w:style w:type="paragraph" w:styleId="CommentSubject">
    <w:name w:val="annotation subject"/>
    <w:basedOn w:val="CommentText"/>
    <w:next w:val="CommentText"/>
    <w:link w:val="CommentSubjectChar"/>
    <w:uiPriority w:val="99"/>
    <w:semiHidden/>
    <w:unhideWhenUsed/>
    <w:rsid w:val="004624E8"/>
    <w:rPr>
      <w:b/>
      <w:bCs/>
    </w:rPr>
  </w:style>
  <w:style w:type="character" w:customStyle="1" w:styleId="CommentSubjectChar">
    <w:name w:val="Comment Subject Char"/>
    <w:basedOn w:val="CommentTextChar"/>
    <w:link w:val="CommentSubject"/>
    <w:uiPriority w:val="99"/>
    <w:semiHidden/>
    <w:rsid w:val="004624E8"/>
    <w:rPr>
      <w:b/>
      <w:bCs/>
      <w:sz w:val="20"/>
      <w:szCs w:val="20"/>
    </w:rPr>
  </w:style>
  <w:style w:type="character" w:styleId="Hyperlink">
    <w:name w:val="Hyperlink"/>
    <w:basedOn w:val="DefaultParagraphFont"/>
    <w:uiPriority w:val="99"/>
    <w:unhideWhenUsed/>
    <w:rsid w:val="00B40F8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drugalcdep.2017.02.009" TargetMode="External"/><Relationship Id="rId18" Type="http://schemas.openxmlformats.org/officeDocument/2006/relationships/hyperlink" Target="http://dx.doi.org/10.1016/j.pbb.2015.09.020"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16/S0740-5472(00)00122-7" TargetMode="External"/><Relationship Id="rId7" Type="http://schemas.openxmlformats.org/officeDocument/2006/relationships/footnotes" Target="footnotes.xml"/><Relationship Id="rId12" Type="http://schemas.openxmlformats.org/officeDocument/2006/relationships/hyperlink" Target="http://dx.doi.org/10.1016/j.addbeh.2007.02.012" TargetMode="External"/><Relationship Id="rId17" Type="http://schemas.openxmlformats.org/officeDocument/2006/relationships/hyperlink" Target="http://dx.doi.org/10.1016/j.drugalcdep.2012.11.001"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1016/0272-7358(90)90075-L" TargetMode="External"/><Relationship Id="rId20" Type="http://schemas.openxmlformats.org/officeDocument/2006/relationships/hyperlink" Target="http://dx.doi.org/10.1016/j.drugalcdep.2011.02.010"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neubiorev.2015.08.011" TargetMode="External"/><Relationship Id="rId24"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hyperlink" Target="http://dx.doi.org/10.1016/0306-4603(90)90017-R" TargetMode="External"/><Relationship Id="rId23" Type="http://schemas.openxmlformats.org/officeDocument/2006/relationships/hyperlink" Target="http://dx.doi.org/10.1016/j.addbeh.2005.04.016" TargetMode="External"/><Relationship Id="rId28" Type="http://schemas.microsoft.com/office/2011/relationships/people" Target="people.xml"/><Relationship Id="rId10" Type="http://schemas.openxmlformats.org/officeDocument/2006/relationships/hyperlink" Target="http://dx.doi.org/10.1016/j.addbeh.2008.07.016" TargetMode="External"/><Relationship Id="rId19" Type="http://schemas.openxmlformats.org/officeDocument/2006/relationships/hyperlink" Target="http://dx.doi.org/10.1016/j.addbeh.2015.05.004" TargetMode="External"/><Relationship Id="rId4" Type="http://schemas.microsoft.com/office/2007/relationships/stylesWithEffects" Target="stylesWithEffects.xml"/><Relationship Id="rId9" Type="http://schemas.openxmlformats.org/officeDocument/2006/relationships/hyperlink" Target="mailto:L.Hogarth@exeter.ac.uk" TargetMode="External"/><Relationship Id="rId14" Type="http://schemas.openxmlformats.org/officeDocument/2006/relationships/hyperlink" Target="http://dx.doi.org/10.1016/j.addbeh.2010.08.025" TargetMode="External"/><Relationship Id="rId22" Type="http://schemas.openxmlformats.org/officeDocument/2006/relationships/hyperlink" Target="http://dx.doi.org/10.1016/j.jbtep.2014.11.01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7266E-EB65-49AF-8666-C9A8ABEFB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24</Pages>
  <Words>13085</Words>
  <Characters>74590</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8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dy, Lorna</dc:creator>
  <cp:lastModifiedBy>Lee Hogarth</cp:lastModifiedBy>
  <cp:revision>42</cp:revision>
  <dcterms:created xsi:type="dcterms:W3CDTF">2017-08-16T12:27:00Z</dcterms:created>
  <dcterms:modified xsi:type="dcterms:W3CDTF">2017-08-18T12:24:00Z</dcterms:modified>
</cp:coreProperties>
</file>